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63DD6BEC"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w:t>
      </w:r>
      <w:commentRangeStart w:id="3"/>
      <w:r w:rsidR="00B24B98">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 xml:space="preserve">(Obeso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78F1851"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A8C19C7"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 xml:space="preserve">(Bierzychudek 1981; Stephenson 1981; Sutherland 1986; Burd 1994; Ramsey 1997; Obeso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Burd 2008; Rosenheim, Schreiber &amp; Williams 2015)</w:t>
      </w:r>
      <w:r w:rsidRPr="003C3342">
        <w:fldChar w:fldCharType="end"/>
      </w:r>
      <w:r>
        <w:t xml:space="preserve">. </w:t>
      </w:r>
    </w:p>
    <w:p w14:paraId="7DBD589F" w14:textId="3E465789" w:rsidR="00554D80"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w:t>
      </w:r>
      <w:ins w:id="4" w:author="Dr Elizabeth Wenk  [2]" w:date="2016-12-20T09:51:00Z">
        <w:r w:rsidR="00554D80">
          <w:t xml:space="preserve"> and show that they </w:t>
        </w:r>
      </w:ins>
      <w:ins w:id="5" w:author="Dr Elizabeth Wenk  [2]" w:date="2016-12-20T09:53:00Z">
        <w:r w:rsidR="00554D80">
          <w:t xml:space="preserve">capture the same </w:t>
        </w:r>
      </w:ins>
      <w:ins w:id="6" w:author="Dr Elizabeth Wenk  [2]" w:date="2016-12-20T09:52:00Z">
        <w:r w:rsidR="00554D80">
          <w:t>life history strategy spectrum from</w:t>
        </w:r>
      </w:ins>
      <w:ins w:id="7" w:author="Dr Elizabeth Wenk  [2]" w:date="2016-12-20T09:53:00Z">
        <w:r w:rsidR="00554D80">
          <w:t xml:space="preserve"> different perspectives</w:t>
        </w:r>
      </w:ins>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 xml:space="preserve">Together these yield hypotheses on how energy allocation </w:t>
      </w:r>
      <w:ins w:id="8" w:author="Dr Elizabeth Wenk  [2]" w:date="2016-12-20T09:55:00Z">
        <w:r w:rsidR="00554D80">
          <w:t xml:space="preserve">to the energy pools illustrated in Figure 1a </w:t>
        </w:r>
      </w:ins>
      <w:r w:rsidR="00524161">
        <w:t>should differ systematically with respect to seed size.</w:t>
      </w:r>
      <w:ins w:id="9" w:author="Dr Elizabeth Wenk  [2]" w:date="2016-12-20T09:50:00Z">
        <w:r w:rsidR="00554D80">
          <w:t xml:space="preserve"> </w:t>
        </w:r>
      </w:ins>
      <w:commentRangeStart w:id="10"/>
      <w:ins w:id="11" w:author="Dr Elizabeth Wenk  [2]" w:date="2016-12-20T09:56:00Z">
        <w:r w:rsidR="00554D80">
          <w:t xml:space="preserve"> </w:t>
        </w:r>
        <w:commentRangeEnd w:id="10"/>
        <w:r w:rsidR="00554D80">
          <w:rPr>
            <w:rStyle w:val="CommentReference"/>
          </w:rPr>
          <w:commentReference w:id="10"/>
        </w:r>
      </w:ins>
    </w:p>
    <w:p w14:paraId="46C96615" w14:textId="42199F06"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4F6B6D">
        <w:t xml:space="preserve"> (Figure 1b)</w:t>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w:t>
      </w:r>
      <w:r w:rsidR="004F6B6D">
        <w:t>having 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21968032" w:rsidR="0015698B" w:rsidRDefault="00B24069" w:rsidP="0015698B">
      <w:r>
        <w:t>While well</w:t>
      </w:r>
      <w:r w:rsidR="004F6B6D">
        <w:t xml:space="preserve"> </w:t>
      </w:r>
      <w:r>
        <w:t xml:space="preserve">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w:t>
      </w:r>
      <w:r w:rsidR="00554D80">
        <w:t>, within a given total expenditure on reproduction, there should be a trade-off between seed count and total reproductive costs per seed matured (Figure 1b). This trade-off is similar to the seed size-seed count trade-off, but includes all of a plant</w:t>
      </w:r>
      <w:ins w:id="12" w:author="Dr Elizabeth Wenk " w:date="2016-12-20T09:58:00Z">
        <w:r w:rsidR="00554D80">
          <w:t>’</w:t>
        </w:r>
      </w:ins>
      <w:r w:rsidR="00554D80">
        <w:t xml:space="preserve">s reproductive energy expenditures to construct a seed, not just the seed mass itself. </w:t>
      </w:r>
      <w:r w:rsidR="00554D80">
        <w:t>Second</w:t>
      </w:r>
      <w:r w:rsidR="0015698B">
        <w:t xml:space="preserve">, within a given amount of energy spent to mature ovules to the point of pollination, there should be a trade-off between pollen-attraction costs per ovule and the number of ovules that are displayed to pollinators (Figure </w:t>
      </w:r>
      <w:r w:rsidR="00554D80">
        <w:t>1</w:t>
      </w:r>
      <w:r w:rsidR="00554D80">
        <w:t>c</w:t>
      </w:r>
      <w:r w:rsidR="0015698B">
        <w:t xml:space="preserve">). </w:t>
      </w:r>
      <w:r w:rsidR="00B846EB">
        <w:t xml:space="preserve">Species with higher pollen-attraction costs will </w:t>
      </w:r>
      <w:r w:rsidR="00524161">
        <w:t xml:space="preserve">inevitably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13"/>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commentRangeEnd w:id="13"/>
      <w:r w:rsidR="0015698B">
        <w:rPr>
          <w:rStyle w:val="CommentReference"/>
        </w:rPr>
        <w:commentReference w:id="13"/>
      </w:r>
    </w:p>
    <w:p w14:paraId="576CB02E" w14:textId="58D056B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Burd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68BE7573"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w:t>
      </w:r>
      <w:r w:rsidR="00C70B23" w:rsidRPr="003C3342">
        <w:t xml:space="preserve"> </w:t>
      </w:r>
    </w:p>
    <w:p w14:paraId="65F85BB9" w14:textId="4D4A4A12"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w:t>
      </w:r>
      <w:r w:rsidR="00762C9F">
        <w:t>1</w:t>
      </w:r>
      <w:r w:rsidR="00762C9F">
        <w:t>d</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77777777" w:rsidR="00D848E4" w:rsidRDefault="00ED5D48" w:rsidP="008D5690">
      <w:pPr>
        <w:rPr>
          <w:ins w:id="14" w:author="Dr Elizabeth Wenk " w:date="2016-12-20T15:54:00Z"/>
        </w:rPr>
      </w:pPr>
      <w:ins w:id="15" w:author="Dr Elizabeth Wenk " w:date="2016-12-20T10:10:00Z">
        <w:r>
          <w:t xml:space="preserve">The count-size trade-offs and parental optimist-parental pessimist trade-offs emerge in different bodies of literature, but </w:t>
        </w:r>
      </w:ins>
      <w:ins w:id="16" w:author="Dr Elizabeth Wenk " w:date="2016-12-20T10:11:00Z">
        <w:r>
          <w:t xml:space="preserve">by extending them to consider total reproductive investment and parts counts </w:t>
        </w:r>
      </w:ins>
      <w:ins w:id="17" w:author="Dr Elizabeth Wenk " w:date="2016-12-20T15:45:00Z">
        <w:r w:rsidR="00D848E4">
          <w:t xml:space="preserve">at </w:t>
        </w:r>
      </w:ins>
      <w:ins w:id="18" w:author="Dr Elizabeth Wenk " w:date="2016-12-20T10:11:00Z">
        <w:r>
          <w:t xml:space="preserve">two key times in a plant’s reproductive cycle it becomes apparent that they </w:t>
        </w:r>
      </w:ins>
      <w:del w:id="19" w:author="Dr Elizabeth Wenk " w:date="2016-12-20T10:12:00Z">
        <w:r w:rsidR="008D5690" w:rsidDel="00ED5D48">
          <w:delText xml:space="preserve">The </w:delText>
        </w:r>
        <w:r w:rsidR="006A0EE8" w:rsidDel="00ED5D48">
          <w:delText xml:space="preserve">trade-offs </w:delText>
        </w:r>
        <w:r w:rsidR="008D5690" w:rsidDel="00ED5D48">
          <w:delText xml:space="preserve">described </w:delText>
        </w:r>
        <w:r w:rsidR="000B2E8D" w:rsidDel="00ED5D48">
          <w:delText xml:space="preserve">involve </w:delText>
        </w:r>
        <w:r w:rsidR="006A0EE8" w:rsidDel="00ED5D48">
          <w:delText>different reproductive tissue</w:delText>
        </w:r>
        <w:r w:rsidR="000B2E8D" w:rsidDel="00ED5D48">
          <w:delText>s</w:delText>
        </w:r>
        <w:r w:rsidR="006A0EE8" w:rsidDel="00ED5D48">
          <w:delText xml:space="preserve">, but </w:delText>
        </w:r>
      </w:del>
      <w:r w:rsidR="006A0EE8">
        <w:t>represent the same r</w:t>
      </w:r>
      <w:r w:rsidR="0067148D">
        <w:t>eproductive strategy continuum</w:t>
      </w:r>
      <w:ins w:id="20" w:author="Dr Elizabeth Wenk " w:date="2016-12-20T15:45:00Z">
        <w:r w:rsidR="00D848E4">
          <w:t xml:space="preserve"> and together predict a syndrome of traits associated with large-seeded versus</w:t>
        </w:r>
      </w:ins>
      <w:del w:id="21" w:author="Dr Elizabeth Wenk " w:date="2016-12-20T10:12:00Z">
        <w:r w:rsidR="008D5690" w:rsidDel="00ED5D48">
          <w:delText xml:space="preserve">. </w:delText>
        </w:r>
      </w:del>
      <w:ins w:id="22" w:author="Dr Elizabeth Wenk " w:date="2016-12-20T10:12:00Z">
        <w:r>
          <w:t xml:space="preserve"> (</w:t>
        </w:r>
      </w:ins>
      <w:ins w:id="23" w:author="Dr Elizabeth Wenk " w:date="2016-12-20T15:46:00Z">
        <w:r w:rsidR="00D848E4">
          <w:t xml:space="preserve">depicted in </w:t>
        </w:r>
      </w:ins>
      <w:ins w:id="24" w:author="Dr Elizabeth Wenk " w:date="2016-12-20T10:12:00Z">
        <w:r>
          <w:t>Figure 1e)</w:t>
        </w:r>
      </w:ins>
      <w:ins w:id="25" w:author="Dr Elizabeth Wenk " w:date="2016-12-20T15:45:00Z">
        <w:r w:rsidR="00D848E4">
          <w:t xml:space="preserve"> versus small-seeded species</w:t>
        </w:r>
      </w:ins>
      <w:ins w:id="26" w:author="Dr Elizabeth Wenk " w:date="2016-12-20T10:12:00Z">
        <w:r>
          <w:t xml:space="preserve">. </w:t>
        </w:r>
      </w:ins>
      <w:ins w:id="27" w:author="Dr Elizabeth Wenk " w:date="2016-12-20T10:41:00Z">
        <w:r w:rsidR="00DA2BE7">
          <w:t xml:space="preserve">Consider </w:t>
        </w:r>
      </w:ins>
      <w:ins w:id="28" w:author="Dr Elizabeth Wenk " w:date="2016-12-20T15:47:00Z">
        <w:r w:rsidR="00D848E4">
          <w:t xml:space="preserve">a large-seeded </w:t>
        </w:r>
      </w:ins>
      <w:ins w:id="29" w:author="Dr Elizabeth Wenk " w:date="2016-12-20T10:41:00Z">
        <w:r w:rsidR="00DA2BE7">
          <w:t>species</w:t>
        </w:r>
      </w:ins>
      <w:ins w:id="30" w:author="Dr Elizabeth Wenk " w:date="2016-12-20T15:47:00Z">
        <w:r w:rsidR="00D848E4">
          <w:t xml:space="preserve">, one </w:t>
        </w:r>
      </w:ins>
      <w:ins w:id="31" w:author="Dr Elizabeth Wenk " w:date="2016-12-20T10:41:00Z">
        <w:r w:rsidR="00DA2BE7">
          <w:t xml:space="preserve">lying on the low seed count-high reproductive costs end of </w:t>
        </w:r>
      </w:ins>
      <w:ins w:id="32" w:author="Dr Elizabeth Wenk " w:date="2016-12-20T15:47:00Z">
        <w:r w:rsidR="00D848E4">
          <w:t>trade-off 1</w:t>
        </w:r>
      </w:ins>
      <w:ins w:id="33" w:author="Dr Elizabeth Wenk " w:date="2016-12-20T10:42:00Z">
        <w:r w:rsidR="00DA2BE7">
          <w:t xml:space="preserve"> (Figure 1b)</w:t>
        </w:r>
      </w:ins>
      <w:ins w:id="34" w:author="Dr Elizabeth Wenk " w:date="2016-12-20T10:41:00Z">
        <w:r w:rsidR="00DA2BE7">
          <w:t xml:space="preserve">. Such species will align with the high choosiness-low relative pollen attraction costs end of </w:t>
        </w:r>
      </w:ins>
      <w:ins w:id="35" w:author="Dr Elizabeth Wenk " w:date="2016-12-20T10:42:00Z">
        <w:r w:rsidR="00DA2BE7">
          <w:t xml:space="preserve">trade-off </w:t>
        </w:r>
      </w:ins>
      <w:ins w:id="36" w:author="Dr Elizabeth Wenk " w:date="2016-12-20T15:48:00Z">
        <w:r w:rsidR="00D848E4">
          <w:t xml:space="preserve">3 </w:t>
        </w:r>
      </w:ins>
      <w:ins w:id="37" w:author="Dr Elizabeth Wenk " w:date="2016-12-20T10:42:00Z">
        <w:r w:rsidR="00DA2BE7">
          <w:t xml:space="preserve">(Figure 1d), for species with high reproductive costs will be </w:t>
        </w:r>
      </w:ins>
      <w:ins w:id="38" w:author="Dr Elizabeth Wenk " w:date="2016-12-20T10:43:00Z">
        <w:r w:rsidR="00DA2BE7">
          <w:t xml:space="preserve">most </w:t>
        </w:r>
      </w:ins>
      <w:ins w:id="39" w:author="Dr Elizabeth Wenk " w:date="2016-12-20T10:42:00Z">
        <w:r w:rsidR="00DA2BE7">
          <w:t>selective about which embryos to provision.</w:t>
        </w:r>
      </w:ins>
      <w:ins w:id="40" w:author="Dr Elizabeth Wenk " w:date="2016-12-20T10:43:00Z">
        <w:r w:rsidR="00DA2BE7">
          <w:t xml:space="preserve"> By logic, a species with low seed count and high choosiness (low seedset), must produce a relatively larger ovule count, aligning these species with the high ovule count-low pollen-attraction costs</w:t>
        </w:r>
      </w:ins>
      <w:ins w:id="41" w:author="Dr Elizabeth Wenk " w:date="2016-12-20T10:45:00Z">
        <w:r w:rsidR="00DA2BE7">
          <w:t xml:space="preserve"> end of trade-off </w:t>
        </w:r>
      </w:ins>
      <w:ins w:id="42" w:author="Dr Elizabeth Wenk " w:date="2016-12-20T15:48:00Z">
        <w:r w:rsidR="00D848E4">
          <w:t xml:space="preserve">2 </w:t>
        </w:r>
      </w:ins>
      <w:ins w:id="43" w:author="Dr Elizabeth Wenk " w:date="2016-12-20T10:45:00Z">
        <w:r w:rsidR="00DA2BE7">
          <w:t xml:space="preserve">(Figure 1c). </w:t>
        </w:r>
      </w:ins>
      <w:ins w:id="44" w:author="Dr Elizabeth Wenk " w:date="2016-12-20T15:48:00Z">
        <w:r w:rsidR="00D848E4">
          <w:t xml:space="preserve">Indeed, trade-off 3 is </w:t>
        </w:r>
      </w:ins>
      <w:ins w:id="45" w:author="Dr Elizabeth Wenk " w:date="2016-12-20T15:51:00Z">
        <w:r w:rsidR="00D848E4">
          <w:t xml:space="preserve">nearly a ratio of the two </w:t>
        </w:r>
      </w:ins>
      <w:ins w:id="46" w:author="Dr Elizabeth Wenk " w:date="2016-12-20T15:52:00Z">
        <w:r w:rsidR="00D848E4">
          <w:t xml:space="preserve">energy pool-count trade-offs: it reflects </w:t>
        </w:r>
      </w:ins>
      <w:ins w:id="47" w:author="Dr Elizabeth Wenk " w:date="2016-12-20T15:53:00Z">
        <w:r w:rsidR="00D848E4">
          <w:t xml:space="preserve">what decisions plants make after allocating energy to pollen-attraction (trade-off 2), but before begin their allocation of the provisioning component of total reproductive investment (part of trade-off 1). </w:t>
        </w:r>
      </w:ins>
    </w:p>
    <w:p w14:paraId="0BC10F31" w14:textId="0B6BE8DA" w:rsidR="0012287A" w:rsidRDefault="00DA2BE7" w:rsidP="008D5690">
      <w:ins w:id="48" w:author="Dr Elizabeth Wenk " w:date="2016-12-20T10:46:00Z">
        <w:r>
          <w:lastRenderedPageBreak/>
          <w:t xml:space="preserve">In summary, </w:t>
        </w:r>
      </w:ins>
      <w:del w:id="49" w:author="Dr Elizabeth Wenk " w:date="2016-12-20T10:46:00Z">
        <w:r w:rsidR="008D5690" w:rsidDel="00DA2BE7">
          <w:delText>A</w:delText>
        </w:r>
      </w:del>
      <w:ins w:id="50" w:author="Dr Elizabeth Wenk " w:date="2016-12-20T10:46:00Z">
        <w:r>
          <w:t>a</w:t>
        </w:r>
      </w:ins>
      <w:r w:rsidR="008D5690">
        <w:t xml:space="preserve">t one end of the spectrum are species that produce relatively few, </w:t>
      </w:r>
      <w:r w:rsidR="000B2E8D">
        <w:t xml:space="preserve">but </w:t>
      </w:r>
      <w:r w:rsidR="008D5690">
        <w:t xml:space="preserve">large seeds, and have low seedset. They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8D5690">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lastRenderedPageBreak/>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w:t>
      </w:r>
      <w:r w:rsidRPr="003C3342">
        <w:lastRenderedPageBreak/>
        <w:t xml:space="preserve">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 xml:space="preserve">although a number of species </w:t>
      </w:r>
      <w:r w:rsidR="006869F3" w:rsidRPr="003C3342">
        <w:lastRenderedPageBreak/>
        <w:t>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7512524E"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w:t>
      </w:r>
      <w:r w:rsidR="000D0446">
        <w:lastRenderedPageBreak/>
        <w:t xml:space="preserve">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lastRenderedPageBreak/>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 xml:space="preserve">Hakea </w:t>
      </w:r>
      <w:r w:rsidR="002A5C83" w:rsidRPr="003C3342">
        <w:rPr>
          <w:i/>
        </w:rPr>
        <w:lastRenderedPageBreak/>
        <w:t>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lastRenderedPageBreak/>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319C3DE3"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3B819875"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80B877B"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w:t>
      </w:r>
      <w:r w:rsidRPr="003C3342">
        <w:lastRenderedPageBreak/>
        <w:t xml:space="preserve">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7C9EEF2D" w:rsidR="006751DC" w:rsidRPr="003C3342" w:rsidRDefault="006751DC" w:rsidP="006751DC">
      <w:r>
        <w:t xml:space="preserve">There were four key outcomes from this study. First, these long-lived perennial plants 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In combination, these trade-offs lead to systematic differences in the way energy is allocated across species, our third outcome. The </w:t>
      </w:r>
      <w:r>
        <w:rPr>
          <w:i/>
        </w:rPr>
        <w:t>parental optimists</w:t>
      </w:r>
      <w:r>
        <w:t xml:space="preserve"> were, as predicted, the large-seeded species: part of the big seed-size, low seedset strategy is to invest proportionally less in </w:t>
      </w:r>
      <w:r>
        <w:lastRenderedPageBreak/>
        <w:t xml:space="preserve">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xml:space="preserve">, leading to potentially misleading results (reviewed in </w:t>
      </w:r>
      <w:proofErr w:type="spellStart"/>
      <w:r>
        <w:t>Obeso</w:t>
      </w:r>
      <w:proofErr w:type="spellEnd"/>
      <w:r>
        <w:t xml:space="preserve"> 2002; </w:t>
      </w:r>
      <w:proofErr w:type="gramStart"/>
      <w:r>
        <w:t>Lord &amp;</w:t>
      </w:r>
      <w:proofErr w:type="gramEnd"/>
      <w:r>
        <w:t xml:space="preserve">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77777777" w:rsidR="006751DC" w:rsidRDefault="006751DC" w:rsidP="006751DC">
      <w:r>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 xml:space="preserve">species), and </w:t>
      </w:r>
      <w:r>
        <w:lastRenderedPageBreak/>
        <w:t>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lastRenderedPageBreak/>
        <w:t>Count-cost and choosiness-cost trade-offs observed</w:t>
      </w:r>
    </w:p>
    <w:p w14:paraId="26374A29" w14:textId="762FE5B5" w:rsidR="00FF1706" w:rsidRDefault="00FF1706" w:rsidP="00FF1706">
      <w:pPr>
        <w:rPr>
          <w:color w:val="000000" w:themeColor="text1"/>
        </w:rPr>
      </w:pPr>
      <w:r>
        <w:t xml:space="preserve">The first two trade-offs identified in the introduction describe how a given pool of energy </w:t>
      </w:r>
      <w:del w:id="51" w:author="Dr Elizabeth Wenk " w:date="2016-12-20T11:10:00Z">
        <w:r w:rsidDel="009F7912">
          <w:delText xml:space="preserve"> </w:delText>
        </w:r>
      </w:del>
      <w:r>
        <w:t xml:space="preserve">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Fretwell 1974; Moles </w:t>
      </w:r>
      <w:r w:rsidRPr="007616B9">
        <w:rPr>
          <w:rFonts w:cs="Times New Roman"/>
          <w:i/>
          <w:iCs/>
        </w:rPr>
        <w:t>et al.</w:t>
      </w:r>
      <w:r w:rsidRPr="007616B9">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The first trade-off is between seed count and total reproductive c</w:t>
      </w:r>
      <w:commentRangeStart w:id="52"/>
      <w:r w:rsidR="00E66565">
        <w:t>osts, closely related to the well-established seed size-seed count trade-off, demonstrating that large-seede</w:t>
      </w:r>
      <w:commentRangeEnd w:id="52"/>
      <w:r w:rsidR="00E66565">
        <w:rPr>
          <w:rStyle w:val="CommentReference"/>
        </w:rPr>
        <w:commentReference w:id="52"/>
      </w:r>
      <w:r w:rsidR="00E66565">
        <w:t xml:space="preserv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 xml:space="preserve">(Smith &amp; </w:t>
      </w:r>
      <w:proofErr w:type="spellStart"/>
      <w:r w:rsidR="00E66565" w:rsidRPr="00181612">
        <w:rPr>
          <w:rFonts w:cs="Times New Roman"/>
        </w:rPr>
        <w:t>Fretwell</w:t>
      </w:r>
      <w:proofErr w:type="spellEnd"/>
      <w:r w:rsidR="00E66565" w:rsidRPr="00181612">
        <w:rPr>
          <w:rFonts w:cs="Times New Roman"/>
        </w:rPr>
        <w:t xml:space="preserve">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that the pool of energy plants have to allocate to construct flowers to the point of pollination and may be divided into fewer showier flowers or into more numerous but cheaper flowers </w:t>
      </w:r>
      <w:commentRangeStart w:id="53"/>
      <w:r>
        <w:t>(###refs)</w:t>
      </w:r>
      <w:commentRangeEnd w:id="53"/>
      <w:r>
        <w:rPr>
          <w:rStyle w:val="CommentReference"/>
        </w:rPr>
        <w:commentReference w:id="53"/>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w:t>
      </w:r>
      <w:r w:rsidRPr="00287E7D">
        <w:rPr>
          <w:color w:val="000000" w:themeColor="text1"/>
        </w:rPr>
        <w:lastRenderedPageBreak/>
        <w:t xml:space="preserve">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4B7FA92A" w:rsidR="00FF1706" w:rsidRDefault="00FF1706" w:rsidP="00FF1706">
      <w:r>
        <w:t>Together, the three trade-offs predict a single axis of variation in reproductive strategies, showing how species exhibit coordinated shifts in resource allocation</w:t>
      </w:r>
      <w:ins w:id="54" w:author="Dr Elizabeth Wenk " w:date="2016-12-20T11:13:00Z">
        <w:r w:rsidR="00E66565">
          <w:t xml:space="preserve"> (Figure 1e)</w:t>
        </w:r>
      </w:ins>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ins w:id="55" w:author="Dr Elizabeth Wenk " w:date="2016-12-20T11:13:00Z">
        <w:r w:rsidR="00E66565">
          <w:t>a</w:t>
        </w:r>
      </w:ins>
      <w:r>
        <w:t xml:space="preserve">. </w:t>
      </w:r>
      <w:ins w:id="56" w:author="Dr Elizabeth Wenk " w:date="2016-12-20T11:15:00Z">
        <w:r w:rsidR="00E66565">
          <w:t>T</w:t>
        </w:r>
      </w:ins>
      <w:del w:id="57" w:author="Dr Elizabeth Wenk " w:date="2016-12-20T11:15:00Z">
        <w:r w:rsidDel="00E66565">
          <w:delText>In the event t</w:delText>
        </w:r>
      </w:del>
      <w:r>
        <w:t xml:space="preserve">he first and third of the predicted </w:t>
      </w:r>
      <w:ins w:id="58" w:author="Dr Elizabeth Wenk " w:date="2016-12-20T11:15:00Z">
        <w:r w:rsidR="00E66565">
          <w:t xml:space="preserve">relative </w:t>
        </w:r>
      </w:ins>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w:t>
      </w:r>
      <w:r>
        <w:lastRenderedPageBreak/>
        <w:t xml:space="preserve">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w:t>
      </w:r>
      <w:proofErr w:type="gramStart"/>
      <w:r>
        <w:rPr>
          <w:color w:val="000000" w:themeColor="text1"/>
        </w:rPr>
        <w:t>Lord &amp;</w:t>
      </w:r>
      <w:proofErr w:type="gramEnd"/>
      <w:r>
        <w:rPr>
          <w:color w:val="000000" w:themeColor="text1"/>
        </w:rPr>
        <w:t xml:space="preserve">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5521991A" w:rsidR="00FF1706" w:rsidRDefault="00FF1706" w:rsidP="00FF1706">
      <w:pPr>
        <w:rPr>
          <w:color w:val="000000" w:themeColor="text1"/>
        </w:rPr>
      </w:pPr>
      <w:r w:rsidRPr="009972A0">
        <w:t xml:space="preserve">In this study, </w:t>
      </w:r>
      <w:commentRangeStart w:id="59"/>
      <w:r w:rsidRPr="009972A0">
        <w:t>total reproductive costs</w:t>
      </w:r>
      <w:commentRangeEnd w:id="59"/>
      <w:r>
        <w:rPr>
          <w:rStyle w:val="CommentReference"/>
        </w:rPr>
        <w:commentReference w:id="59"/>
      </w:r>
      <w:r w:rsidRPr="009972A0">
        <w:t xml:space="preserve">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Pr="0094074D">
        <w:rPr>
          <w:rFonts w:cs="Times New Roman"/>
        </w:rPr>
        <w:t xml:space="preserve">(Henery &amp; Westoby 2001; Moles, Warton &amp; Westoby 2003; Lord &amp; Westoby 2006; Chen </w:t>
      </w:r>
      <w:r w:rsidRPr="0094074D">
        <w:rPr>
          <w:rFonts w:cs="Times New Roman"/>
          <w:i/>
          <w:iCs/>
        </w:rPr>
        <w:t>et al.</w:t>
      </w:r>
      <w:r w:rsidRPr="0094074D">
        <w:rPr>
          <w:rFonts w:cs="Times New Roman"/>
        </w:rPr>
        <w:t xml:space="preserve"> 2010; Lord &amp; Westoby 2012)</w:t>
      </w:r>
      <w:r>
        <w:rPr>
          <w:rFonts w:cs="Times New Roman"/>
        </w:rPr>
        <w:fldChar w:fldCharType="end"/>
      </w:r>
      <w:r>
        <w:rPr>
          <w:rFonts w:cs="Times New Roman"/>
        </w:rPr>
        <w:t xml:space="preserve">. </w:t>
      </w:r>
      <w:del w:id="60" w:author="Dr Elizabeth Wenk " w:date="2016-12-20T11:19:00Z">
        <w:r w:rsidDel="00E66565">
          <w:rPr>
            <w:color w:val="000000" w:themeColor="text1"/>
          </w:rPr>
          <w:delText xml:space="preserve">They affirmed </w:delText>
        </w:r>
        <w:r w:rsidRPr="009972A0" w:rsidDel="00E66565">
          <w:rPr>
            <w:color w:val="000000" w:themeColor="text1"/>
          </w:rPr>
          <w:delText>theories on optimal energy allocation</w:delText>
        </w:r>
        <w:r w:rsidDel="00E66565">
          <w:rPr>
            <w:color w:val="000000" w:themeColor="text1"/>
          </w:rPr>
          <w:delText xml:space="preserve"> that </w:delText>
        </w:r>
        <w:r w:rsidRPr="009972A0" w:rsidDel="00E66565">
          <w:rPr>
            <w:color w:val="000000" w:themeColor="text1"/>
          </w:rPr>
          <w:delText>sugges</w:delText>
        </w:r>
        <w:r w:rsidDel="00E66565">
          <w:rPr>
            <w:color w:val="000000" w:themeColor="text1"/>
          </w:rPr>
          <w:delText>t</w:delText>
        </w:r>
        <w:r w:rsidRPr="009972A0" w:rsidDel="00E66565">
          <w:rPr>
            <w:color w:val="000000" w:themeColor="text1"/>
          </w:rPr>
          <w:delText xml:space="preserve"> that despite the enormous diversity of floral forms and the known adaptive function of many floral parts </w:delText>
        </w:r>
        <w:r w:rsidRPr="009972A0" w:rsidDel="00E66565">
          <w:rPr>
            <w:color w:val="000000" w:themeColor="text1"/>
          </w:rPr>
          <w:fldChar w:fldCharType="begin"/>
        </w:r>
        <w:r w:rsidRPr="009972A0" w:rsidDel="00E66565">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Harder &amp; Barrett 2006; Harder &amp; Johnson 2009)</w:delText>
        </w:r>
        <w:r w:rsidRPr="009972A0" w:rsidDel="00E66565">
          <w:rPr>
            <w:color w:val="000000" w:themeColor="text1"/>
          </w:rPr>
          <w:fldChar w:fldCharType="end"/>
        </w:r>
        <w:r w:rsidRPr="009972A0" w:rsidDel="00E66565">
          <w:rPr>
            <w:color w:val="000000" w:themeColor="text1"/>
          </w:rPr>
          <w:delText xml:space="preserve">, </w:delText>
        </w:r>
        <w:commentRangeStart w:id="61"/>
        <w:r w:rsidRPr="009972A0" w:rsidDel="00E66565">
          <w:rPr>
            <w:color w:val="000000" w:themeColor="text1"/>
          </w:rPr>
          <w:delText>all seed sizes are equally cost</w:delText>
        </w:r>
        <w:r w:rsidDel="00E66565">
          <w:rPr>
            <w:color w:val="000000" w:themeColor="text1"/>
          </w:rPr>
          <w:delText>ly</w:delText>
        </w:r>
        <w:r w:rsidRPr="009972A0" w:rsidDel="00E66565">
          <w:rPr>
            <w:color w:val="000000" w:themeColor="text1"/>
          </w:rPr>
          <w:delText xml:space="preserve"> to produce</w:delText>
        </w:r>
        <w:commentRangeEnd w:id="61"/>
        <w:r w:rsidDel="00E66565">
          <w:rPr>
            <w:rStyle w:val="CommentReference"/>
          </w:rPr>
          <w:commentReference w:id="61"/>
        </w:r>
        <w:r w:rsidDel="00E66565">
          <w:rPr>
            <w:color w:val="000000" w:themeColor="text1"/>
          </w:rPr>
          <w:delText xml:space="preserve"> </w:delText>
        </w:r>
        <w:r w:rsidRPr="009972A0" w:rsidDel="00E66565">
          <w:rPr>
            <w:color w:val="000000" w:themeColor="text1"/>
          </w:rPr>
          <w:delText xml:space="preserve"> </w:delText>
        </w:r>
        <w:r w:rsidRPr="009972A0" w:rsidDel="00E66565">
          <w:rPr>
            <w:color w:val="000000" w:themeColor="text1"/>
          </w:rPr>
          <w:fldChar w:fldCharType="begin"/>
        </w:r>
        <w:r w:rsidRPr="009972A0" w:rsidDel="00E66565">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factors problems involving essential resources or essential components of reproductive effort can be analyzed with an evolutionary application of Liebig’s law of the minimum. We explore life</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offspring harvest cost is smaller. Second, at the optimum, organisms balance multiple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 xml:space="preserve">(Rosenheim </w:delText>
        </w:r>
        <w:r w:rsidRPr="00181612" w:rsidDel="00E66565">
          <w:rPr>
            <w:rFonts w:cs="Times New Roman"/>
            <w:i/>
            <w:iCs/>
          </w:rPr>
          <w:delText>et al.</w:delText>
        </w:r>
        <w:r w:rsidRPr="00181612" w:rsidDel="00E66565">
          <w:rPr>
            <w:rFonts w:cs="Times New Roman"/>
          </w:rPr>
          <w:delText xml:space="preserve"> 2010; Mironchenko &amp; Kozłowski 2014)</w:delText>
        </w:r>
        <w:r w:rsidRPr="009972A0" w:rsidDel="00E66565">
          <w:rPr>
            <w:color w:val="000000" w:themeColor="text1"/>
          </w:rPr>
          <w:fldChar w:fldCharType="end"/>
        </w:r>
        <w:r w:rsidDel="00E66565">
          <w:rPr>
            <w:color w:val="000000" w:themeColor="text1"/>
          </w:rPr>
          <w:delText xml:space="preserve">. Our result suggests that among our study species </w:delText>
        </w:r>
        <w:r w:rsidRPr="009972A0" w:rsidDel="00E66565">
          <w:rPr>
            <w:color w:val="000000" w:themeColor="text1"/>
          </w:rPr>
          <w:delText xml:space="preserve">there are </w:delText>
        </w:r>
        <w:r w:rsidDel="00E66565">
          <w:rPr>
            <w:color w:val="000000" w:themeColor="text1"/>
          </w:rPr>
          <w:delText xml:space="preserve">(slight) </w:delText>
        </w:r>
        <w:r w:rsidRPr="009972A0" w:rsidDel="00E66565">
          <w:rPr>
            <w:color w:val="000000" w:themeColor="text1"/>
          </w:rPr>
          <w:delText>additional benefits to being large-seeded that have not been explored in this study, such as higher seedling germination and success</w:delText>
        </w:r>
        <w:r w:rsidDel="00E66565">
          <w:rPr>
            <w:color w:val="000000" w:themeColor="text1"/>
          </w:rPr>
          <w:delText xml:space="preserve"> </w:delText>
        </w:r>
        <w:r w:rsidDel="00E66565">
          <w:rPr>
            <w:color w:val="000000" w:themeColor="text1"/>
          </w:rPr>
          <w:fldChar w:fldCharType="begin"/>
        </w:r>
        <w:r w:rsidDel="00E66565">
          <w:rPr>
            <w:color w:val="000000" w:themeColor="text1"/>
          </w:rPr>
          <w:del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Del="00E66565">
          <w:rPr>
            <w:color w:val="000000" w:themeColor="text1"/>
          </w:rPr>
          <w:fldChar w:fldCharType="separate"/>
        </w:r>
        <w:r w:rsidRPr="0088543F" w:rsidDel="00E66565">
          <w:rPr>
            <w:rFonts w:cs="Times New Roman"/>
          </w:rPr>
          <w:delText>(Moles &amp; Westoby 2006)</w:delText>
        </w:r>
        <w:r w:rsidDel="00E66565">
          <w:rPr>
            <w:color w:val="000000" w:themeColor="text1"/>
          </w:rPr>
          <w:fldChar w:fldCharType="end"/>
        </w:r>
        <w:r w:rsidRPr="009972A0" w:rsidDel="00E66565">
          <w:rPr>
            <w:color w:val="000000" w:themeColor="text1"/>
          </w:rPr>
          <w:delText>.</w:delText>
        </w:r>
      </w:del>
    </w:p>
    <w:p w14:paraId="150A0883" w14:textId="77777777" w:rsidR="00FF1706" w:rsidRDefault="00FF1706" w:rsidP="00FF1706">
      <w:pPr>
        <w:pStyle w:val="Heading2"/>
      </w:pPr>
      <w:r w:rsidRPr="003C3342">
        <w:lastRenderedPageBreak/>
        <w:t>Shifts in accessory costs with plant size and age</w:t>
      </w:r>
    </w:p>
    <w:p w14:paraId="3CF54E4D" w14:textId="252BFF48"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rsidRPr="00456166">
        <w:rPr>
          <w:rFonts w:cs="Times New Roman"/>
        </w:rPr>
        <w:t>Supplementary Material). The consistent lack of shift in per seed accessory costs (or seedset, data not shown) with RE (or bud count, data not shown) surprised us. There is a large literature on expected and observed trends in pollination and seedset with the size of the floral display, showing varied patterns</w:t>
      </w:r>
      <w:r w:rsidR="00456166" w:rsidRPr="00456166">
        <w:rPr>
          <w:rFonts w:cs="Times New Roman"/>
        </w:rPr>
        <w:t xml:space="preserve"> </w:t>
      </w:r>
      <w:r w:rsidR="00456166" w:rsidRPr="00456166">
        <w:rPr>
          <w:rFonts w:cs="Times New Roman"/>
        </w:rPr>
        <w:fldChar w:fldCharType="begin"/>
      </w:r>
      <w:r w:rsidR="00456166" w:rsidRPr="00456166">
        <w:rPr>
          <w:rFonts w:cs="Times New Roman"/>
        </w:rPr>
        <w:instrText xml:space="preserve"> ADDIN ZOTERO_ITEM CSL_CITATION {"citationID":"g9qoA4ny","properties":{"formattedCitation":"{\\rtf (Goulson {\\i{}et al.} 1998; Harder {\\i{}et al.} 2004; L\\uc0\\u225{}zaro, Jakobsson &amp; Totland 2013)}","plainCitation":"(Goulson et al. 1998; Harder et al. 2004; Lázaro, Jakobsson &amp; Totland 2013)"},"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456166" w:rsidRPr="00456166">
        <w:rPr>
          <w:rFonts w:ascii="MS Gothic" w:eastAsia="MS Gothic" w:hAnsi="MS Gothic" w:cs="MS Gothic" w:hint="eastAsia"/>
        </w:rPr>
        <w:instrText>␣</w:instrText>
      </w:r>
      <w:r w:rsidR="00456166" w:rsidRPr="00456166">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00456166" w:rsidRPr="00456166">
        <w:rPr>
          <w:rFonts w:cs="Times New Roman"/>
        </w:rPr>
        <w:fldChar w:fldCharType="separate"/>
      </w:r>
      <w:r w:rsidR="00456166" w:rsidRPr="00456166">
        <w:rPr>
          <w:rFonts w:cs="Times New Roman"/>
        </w:rPr>
        <w:t>(</w:t>
      </w:r>
      <w:proofErr w:type="spellStart"/>
      <w:r w:rsidR="00456166" w:rsidRPr="00456166">
        <w:rPr>
          <w:rFonts w:cs="Times New Roman"/>
        </w:rPr>
        <w:t>Goulson</w:t>
      </w:r>
      <w:proofErr w:type="spellEnd"/>
      <w:r w:rsidR="00456166" w:rsidRPr="00456166">
        <w:rPr>
          <w:rFonts w:cs="Times New Roman"/>
        </w:rPr>
        <w:t xml:space="preserve"> </w:t>
      </w:r>
      <w:r w:rsidR="00456166" w:rsidRPr="00456166">
        <w:rPr>
          <w:rFonts w:cs="Times New Roman"/>
          <w:i/>
          <w:iCs/>
        </w:rPr>
        <w:t>et al.</w:t>
      </w:r>
      <w:r w:rsidR="00456166" w:rsidRPr="00456166">
        <w:rPr>
          <w:rFonts w:cs="Times New Roman"/>
        </w:rPr>
        <w:t xml:space="preserve"> 1998; Harder </w:t>
      </w:r>
      <w:r w:rsidR="00456166" w:rsidRPr="00456166">
        <w:rPr>
          <w:rFonts w:cs="Times New Roman"/>
          <w:i/>
          <w:iCs/>
        </w:rPr>
        <w:t>et al.</w:t>
      </w:r>
      <w:r w:rsidR="00456166" w:rsidRPr="00456166">
        <w:rPr>
          <w:rFonts w:cs="Times New Roman"/>
        </w:rPr>
        <w:t xml:space="preserve"> 2004; </w:t>
      </w:r>
      <w:proofErr w:type="spellStart"/>
      <w:r w:rsidR="00456166" w:rsidRPr="00456166">
        <w:rPr>
          <w:rFonts w:cs="Times New Roman"/>
        </w:rPr>
        <w:t>Lázaro</w:t>
      </w:r>
      <w:proofErr w:type="spellEnd"/>
      <w:r w:rsidR="00456166" w:rsidRPr="00456166">
        <w:rPr>
          <w:rFonts w:cs="Times New Roman"/>
        </w:rPr>
        <w:t xml:space="preserve">, </w:t>
      </w:r>
      <w:proofErr w:type="spellStart"/>
      <w:r w:rsidR="00456166" w:rsidRPr="00456166">
        <w:rPr>
          <w:rFonts w:cs="Times New Roman"/>
        </w:rPr>
        <w:t>Jakobsson</w:t>
      </w:r>
      <w:proofErr w:type="spellEnd"/>
      <w:r w:rsidR="00456166" w:rsidRPr="00456166">
        <w:rPr>
          <w:rFonts w:cs="Times New Roman"/>
        </w:rPr>
        <w:t xml:space="preserve"> &amp; </w:t>
      </w:r>
      <w:proofErr w:type="spellStart"/>
      <w:r w:rsidR="00456166" w:rsidRPr="00456166">
        <w:rPr>
          <w:rFonts w:cs="Times New Roman"/>
        </w:rPr>
        <w:t>Totland</w:t>
      </w:r>
      <w:proofErr w:type="spellEnd"/>
      <w:r w:rsidR="00456166" w:rsidRPr="00456166">
        <w:rPr>
          <w:rFonts w:cs="Times New Roman"/>
        </w:rPr>
        <w:t xml:space="preserve"> 2013)</w:t>
      </w:r>
      <w:r w:rsidR="00456166" w:rsidRPr="00456166">
        <w:rPr>
          <w:rFonts w:cs="Times New Roman"/>
        </w:rPr>
        <w:fldChar w:fldCharType="end"/>
      </w:r>
      <w:r w:rsidRPr="00456166">
        <w:rPr>
          <w:rFonts w:cs="Times New Roman"/>
        </w:rPr>
        <w:t xml:space="preserve">, but the literature had not led us to expect a flat relationship for </w:t>
      </w:r>
      <w:r w:rsidR="00456166" w:rsidRPr="00456166">
        <w:rPr>
          <w:rFonts w:cs="Times New Roman"/>
        </w:rPr>
        <w:t xml:space="preserve">all 14 </w:t>
      </w:r>
      <w:r w:rsidRPr="00456166">
        <w:rPr>
          <w:rFonts w:cs="Times New Roman"/>
        </w:rPr>
        <w:t>of 14 species (Supplementary</w:t>
      </w:r>
      <w:r>
        <w:t xml:space="preserve"> Material</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Ehrlen 2002; Miller </w:t>
      </w:r>
      <w:r w:rsidRPr="00181612">
        <w:rPr>
          <w:rFonts w:cs="Times New Roman"/>
          <w:i/>
          <w:iCs/>
        </w:rPr>
        <w:t>et al.</w:t>
      </w:r>
      <w:r w:rsidRPr="00181612">
        <w:rPr>
          <w:rFonts w:cs="Times New Roman"/>
        </w:rPr>
        <w:t xml:space="preserve"> 2012)</w:t>
      </w:r>
      <w:r>
        <w:fldChar w:fldCharType="end"/>
      </w:r>
      <w:r w:rsidRPr="003C3342">
        <w:t xml:space="preserve">. </w:t>
      </w:r>
      <w:r>
        <w:t xml:space="preserve">The current study, along with others, has shown that plants are allocating energy </w:t>
      </w:r>
      <w:r>
        <w:lastRenderedPageBreak/>
        <w:t>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0C85E45A" w14:textId="1BF98FAE" w:rsidR="00A22413"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A22413">
        <w:t xml:space="preserve"> and give you a quite accurate estimate of total RE</w:t>
      </w:r>
      <w:r w:rsidRPr="003C3342">
        <w:t>.</w:t>
      </w:r>
      <w:r>
        <w:t xml:space="preserve"> </w:t>
      </w:r>
    </w:p>
    <w:p w14:paraId="363FC392" w14:textId="1645CDCF" w:rsidR="00FF1706" w:rsidRPr="003C3342" w:rsidRDefault="00A22413" w:rsidP="00FF1706">
      <w:r>
        <w:t>Conversely, t</w:t>
      </w:r>
      <w:r w:rsidR="00FF1706" w:rsidRPr="003C3342">
        <w:t xml:space="preserve">hese results demonstrate that if your research question requires seed investment or seed count as an output, estimates of </w:t>
      </w:r>
      <w:r w:rsidR="00FF1706">
        <w:t>RE</w:t>
      </w:r>
      <w:r w:rsidR="00FF1706" w:rsidRPr="003C3342">
        <w:t xml:space="preserve"> will not accurately predict seed production</w:t>
      </w:r>
      <w:r w:rsidR="00FF1706">
        <w:t xml:space="preserve">. Instead, and in contrast to many herbaceous species </w:t>
      </w:r>
      <w:r w:rsidR="00FF1706">
        <w:fldChar w:fldCharType="begin"/>
      </w:r>
      <w:r w:rsidR="00FF1706">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FF1706">
        <w:fldChar w:fldCharType="separate"/>
      </w:r>
      <w:r w:rsidR="00FF1706" w:rsidRPr="00181612">
        <w:rPr>
          <w:rFonts w:cs="Times New Roman"/>
        </w:rPr>
        <w:t>(Shipley &amp; Dion 1992)</w:t>
      </w:r>
      <w:r w:rsidR="00FF1706">
        <w:fldChar w:fldCharType="end"/>
      </w:r>
      <w:r w:rsidR="00FF1706">
        <w:t xml:space="preserve">, seed count or seed investment must be </w:t>
      </w:r>
      <w:r>
        <w:t xml:space="preserve">determined for each individual </w:t>
      </w:r>
      <w:r w:rsidR="00FF1706">
        <w:t>for perennial species with relatively low seedset</w:t>
      </w:r>
      <w:r w:rsidR="00FF1706" w:rsidRPr="003C3342">
        <w:t>.</w:t>
      </w:r>
    </w:p>
    <w:p w14:paraId="473E7F72" w14:textId="7FDC10F9"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w:t>
      </w:r>
      <w:r w:rsidR="00A22413">
        <w:t>count</w:t>
      </w:r>
      <w:r w:rsidR="00A22413" w:rsidRPr="003C3342">
        <w:t xml:space="preserve"> </w:t>
      </w:r>
      <w:r w:rsidRPr="003C3342">
        <w:t xml:space="preserve">is quite variable across individuals </w:t>
      </w:r>
      <w:r>
        <w:t>at a single site</w:t>
      </w:r>
      <w:r w:rsidRPr="003C3342">
        <w:t xml:space="preserve"> (</w:t>
      </w:r>
      <w:r>
        <w:t>Figure 3</w:t>
      </w:r>
      <w:r w:rsidRPr="003C3342">
        <w:t xml:space="preserve">). </w:t>
      </w:r>
      <w:r w:rsidR="006B690A">
        <w:t>T</w:t>
      </w:r>
      <w:r w:rsidR="006B690A" w:rsidRPr="003C3342">
        <w:t xml:space="preserve">he </w:t>
      </w:r>
      <w:r w:rsidRPr="003C3342">
        <w:t xml:space="preserve">unpredictability of seedset and overall low seedset means that investment in seeds, at the individual level, cannot be predicted by any easy-to-measure </w:t>
      </w:r>
      <w:r w:rsidRPr="003C3342">
        <w:lastRenderedPageBreak/>
        <w:t xml:space="preserve">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587A7637" w:rsidR="00FF1706" w:rsidRPr="003C3342" w:rsidRDefault="006B690A" w:rsidP="00FF1706">
      <w:pPr>
        <w:pStyle w:val="Heading2"/>
      </w:pPr>
      <w:r>
        <w:t>Methodological c</w:t>
      </w:r>
      <w:r w:rsidRPr="003C3342">
        <w:t>onsiderations</w:t>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w:t>
      </w:r>
      <w:bookmarkStart w:id="62" w:name="_GoBack"/>
      <w:bookmarkEnd w:id="62"/>
      <w:r w:rsidRPr="003C3342">
        <w:t>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397BCB1D" w14:textId="77777777" w:rsidR="00FF1706" w:rsidRDefault="00FF1706" w:rsidP="00FF1706">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w:t>
      </w:r>
      <w:commentRangeStart w:id="63"/>
      <w:r w:rsidRPr="003C3342">
        <w:t xml:space="preserve">Previous studies indicate </w:t>
      </w:r>
      <w:r>
        <w:t xml:space="preserve">mineral </w:t>
      </w:r>
      <w:r w:rsidRPr="003C3342">
        <w:t>nutrient</w:t>
      </w:r>
      <w:r>
        <w:t>s</w:t>
      </w:r>
      <w:r w:rsidRPr="003C3342">
        <w:t xml:space="preserve"> may </w:t>
      </w:r>
      <w:r>
        <w:t xml:space="preserve">sometimes </w:t>
      </w:r>
      <w:r w:rsidRPr="003C3342">
        <w:t xml:space="preserve">better </w:t>
      </w:r>
      <w:r>
        <w:t>reflect</w:t>
      </w:r>
      <w:r w:rsidRPr="003C3342">
        <w:t xml:space="preserve"> allocation choices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 xml:space="preserve">(Reekie &amp; Bazzaz 1987b; Ashman 1994; Rosenheim </w:t>
      </w:r>
      <w:r w:rsidRPr="00181612">
        <w:rPr>
          <w:rFonts w:cs="Times New Roman"/>
          <w:i/>
          <w:iCs/>
        </w:rPr>
        <w:t>et al.</w:t>
      </w:r>
      <w:r w:rsidRPr="00181612">
        <w:rPr>
          <w:rFonts w:cs="Times New Roman"/>
        </w:rPr>
        <w:t xml:space="preserve"> 2014)</w:t>
      </w:r>
      <w:r w:rsidRPr="003C3342">
        <w:fldChar w:fldCharType="end"/>
      </w:r>
      <w:r w:rsidRPr="003C3342">
        <w:t>, but also that all currencies yield similar results.</w:t>
      </w:r>
      <w:commentRangeEnd w:id="63"/>
      <w:r>
        <w:rPr>
          <w:rStyle w:val="CommentReference"/>
        </w:rPr>
        <w:commentReference w:id="63"/>
      </w:r>
      <w:r w:rsidRPr="003C3342">
        <w:t xml:space="preserve"> </w:t>
      </w:r>
      <w:r>
        <w:t xml:space="preserve">For example, nectar production might seem relatively less expensive in units of P than in units of energy. </w:t>
      </w:r>
      <w:r w:rsidRPr="003C3342">
        <w:t xml:space="preserve">I </w:t>
      </w:r>
      <w:proofErr w:type="gramStart"/>
      <w:r w:rsidRPr="003C3342">
        <w:t>This</w:t>
      </w:r>
      <w:proofErr w:type="gramEnd"/>
      <w:r w:rsidRPr="003C3342">
        <w:t xml:space="preserve"> is a direction for future investigations. </w:t>
      </w:r>
    </w:p>
    <w:p w14:paraId="5D2BF99D" w14:textId="77777777" w:rsidR="00FF1706" w:rsidRDefault="00FF1706" w:rsidP="00FF1706">
      <w:r w:rsidRPr="003C3342">
        <w:t>A final consideration, is how to choose which tissues to include as “reproductive tissues”, since some green reproductive tissues are known to photosynthesize</w:t>
      </w:r>
      <w:r>
        <w:t xml:space="preserve"> </w:t>
      </w:r>
      <w:r>
        <w:fldChar w:fldCharType="begin"/>
      </w:r>
      <w:r>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xml:space="preserve">. </w:t>
      </w:r>
      <w:r w:rsidRPr="003C3342">
        <w:t xml:space="preserve"> Since the net photosynthetic benefit of green reproductive tissues was </w:t>
      </w:r>
      <w:r w:rsidRPr="003C3342">
        <w:lastRenderedPageBreak/>
        <w:t xml:space="preserve">unknown in this study and likely varied enormously across species, tissues and time, we adopted the parsimonious approach of considering all plant parts </w:t>
      </w:r>
      <w:commentRangeStart w:id="64"/>
      <w:r w:rsidRPr="003C3342">
        <w:t>produced solely for the benefit of reproduction</w:t>
      </w:r>
      <w:commentRangeEnd w:id="64"/>
      <w:r>
        <w:rPr>
          <w:rStyle w:val="CommentReference"/>
        </w:rPr>
        <w:commentReference w:id="64"/>
      </w:r>
      <w:r w:rsidRPr="003C3342">
        <w:t xml:space="preserve"> as components of reproductive investment. </w:t>
      </w:r>
    </w:p>
    <w:p w14:paraId="7B13F351" w14:textId="77777777" w:rsidR="00FF1706" w:rsidRDefault="00FF1706" w:rsidP="00FF1706">
      <w:r>
        <w:t xml:space="preserve">[MW: I'd suggest rephrasing above para as follows: 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xml:space="preserve">. It can be argued that their dry mass is not a fair measure of cost, with some of it being paid back from their own photosynthesis. As against this, it can be argued that all the plant's photosynthesis should be considered a common pool of resource, and dry mass of different parts fairly reflects the relative allocation to different activities.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Burd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77777777" w:rsidR="00FF1706" w:rsidRDefault="00FF1706" w:rsidP="00FF1706">
      <w:r w:rsidRPr="003C3342">
        <w:t xml:space="preserve">The coastal heath community in eastern Australia has been </w:t>
      </w:r>
      <w:r>
        <w:t>often</w:t>
      </w:r>
      <w:r w:rsidRPr="003C3342">
        <w:t xml:space="preserve"> studied, both as a focal point for data collection on trait ecology and because of a general interest in the family Proteaceae, a </w:t>
      </w:r>
      <w:r w:rsidRPr="003C3342">
        <w:lastRenderedPageBreak/>
        <w:t>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 xml:space="preserve">Grevillea </w:t>
      </w:r>
      <w:r w:rsidRPr="003C3342">
        <w:t xml:space="preserve">species tend </w:t>
      </w:r>
      <w:commentRangeStart w:id="65"/>
      <w:r w:rsidRPr="003C3342">
        <w:t>not to be self-incompatible, with the low fruit set attributed to pollen limitation</w:t>
      </w:r>
      <w:commentRangeEnd w:id="65"/>
      <w:r>
        <w:rPr>
          <w:rStyle w:val="CommentReference"/>
        </w:rPr>
        <w:commentReference w:id="65"/>
      </w:r>
      <w:r w:rsidRPr="003C3342">
        <w:t xml:space="preserve"> and flower and fruit predation.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66"/>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seed production for these species may be due to resource limitation in the year following seed production. </w:t>
      </w:r>
      <w:commentRangeEnd w:id="66"/>
      <w:r>
        <w:rPr>
          <w:rStyle w:val="CommentReference"/>
        </w:rPr>
        <w:commentReference w:id="66"/>
      </w:r>
    </w:p>
    <w:p w14:paraId="5DC4147A" w14:textId="77777777" w:rsidR="00FF1706" w:rsidRDefault="00FF1706" w:rsidP="00FF1706">
      <w:pPr>
        <w:pStyle w:val="Heading2"/>
      </w:pPr>
      <w:r>
        <w:t>Conclusions</w:t>
      </w:r>
    </w:p>
    <w:p w14:paraId="46527BD0" w14:textId="77777777"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w:t>
      </w:r>
      <w:r>
        <w:lastRenderedPageBreak/>
        <w:t xml:space="preserve">leading to a trade-off between the cost pollen-attraction tissues and ovule count. Large-seeded, low seedset species have proportionally less costly pollen-attraction tissues and on average produce a proportionally larger excess of ovules relative to the seeds they are able to provision. </w:t>
      </w:r>
    </w:p>
    <w:p w14:paraId="5CC92B7A" w14:textId="717B3982" w:rsidR="00AA3DEB" w:rsidRDefault="00AA3DEB" w:rsidP="003C3342">
      <w:pPr>
        <w:pStyle w:val="Heading2"/>
      </w:pPr>
      <w:r>
        <w:t>Count-cost and choosiness-</w:t>
      </w:r>
      <w:r w:rsidR="0094074D">
        <w:t xml:space="preserve">cost </w:t>
      </w:r>
      <w:r>
        <w:t>trade-offs observed</w:t>
      </w:r>
    </w:p>
    <w:p w14:paraId="51390005" w14:textId="6F44F8A7"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ins w:id="67" w:author="Dr Elizabeth Wenk " w:date="2016-12-20T16:32:00Z">
        <w:r w:rsidR="00456166">
          <w:instrText xml:space="preserve"> ADDIN ZOTERO_ITEM CSL_CITATION {"citationID":"XHGY72gO","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ins>
      <w:del w:id="68" w:author="Dr Elizabeth Wenk " w:date="2016-12-20T16:32:00Z">
        <w:r w:rsidR="007616B9" w:rsidDel="00456166">
          <w:del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delInstrText>
        </w:r>
      </w:del>
      <w:r w:rsidR="007616B9">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69"/>
      <w:r w:rsidR="0014546F">
        <w:t>(###refs)</w:t>
      </w:r>
      <w:commentRangeEnd w:id="69"/>
      <w:r w:rsidR="00773F65">
        <w:rPr>
          <w:rStyle w:val="CommentReference"/>
        </w:rPr>
        <w:commentReference w:id="69"/>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ins w:id="70" w:author="Dr Elizabeth Wenk " w:date="2016-12-20T16:32:00Z">
        <w:r w:rsidR="00456166">
          <w:rPr>
            <w:color w:val="000000" w:themeColor="text1"/>
          </w:rPr>
          <w:instrText xml:space="preserve"> ADDIN ZOTERO_ITEM CSL_CITATION {"citationID":"PdpvW8zp","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ins>
      <w:del w:id="71" w:author="Dr Elizabeth Wenk " w:date="2016-12-20T16:32:00Z">
        <w:r w:rsidR="009972A0" w:rsidRPr="00287E7D" w:rsidDel="00456166">
          <w:rPr>
            <w:color w:val="000000" w:themeColor="text1"/>
          </w:rPr>
          <w:del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del>
      <w:r w:rsidR="009972A0" w:rsidRPr="00287E7D">
        <w:rPr>
          <w:color w:val="000000" w:themeColor="text1"/>
        </w:rPr>
        <w:fldChar w:fldCharType="separate"/>
      </w:r>
      <w:r w:rsidR="00181612" w:rsidRPr="00181612">
        <w:rPr>
          <w:rFonts w:cs="Times New Roman"/>
        </w:rPr>
        <w:t xml:space="preserve">(Smith &amp; </w:t>
      </w:r>
      <w:proofErr w:type="spellStart"/>
      <w:r w:rsidR="00181612" w:rsidRPr="00181612">
        <w:rPr>
          <w:rFonts w:cs="Times New Roman"/>
        </w:rPr>
        <w:t>Fretwell</w:t>
      </w:r>
      <w:proofErr w:type="spellEnd"/>
      <w:r w:rsidR="00181612" w:rsidRPr="00181612">
        <w:rPr>
          <w:rFonts w:cs="Times New Roman"/>
        </w:rPr>
        <w:t xml:space="preserve">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787D35B3"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ins w:id="72" w:author="Dr Elizabeth Wenk " w:date="2016-12-20T16:32:00Z">
        <w:r w:rsidR="00456166">
          <w:instrText xml:space="preserve"> ADDIN ZOTERO_ITEM CSL_CITATION {"citationID":"EneTfr0W","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73" w:author="Dr Elizabeth Wenk " w:date="2016-12-20T16:32:00Z">
        <w:r w:rsidR="007616B9" w:rsidDel="00456166">
          <w:del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ins w:id="74" w:author="Dr Elizabeth Wenk " w:date="2016-12-20T16:32:00Z">
        <w:r w:rsidR="00456166">
          <w:rPr>
            <w:color w:val="000000" w:themeColor="text1"/>
          </w:rPr>
          <w:instrText xml:space="preserve"> ADDIN ZOTERO_ITEM CSL_CITATION {"citationID":"p01jSXXT","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75" w:author="Dr Elizabeth Wenk " w:date="2016-12-20T16:32:00Z">
        <w:r w:rsidRPr="00287E7D" w:rsidDel="00456166">
          <w:rPr>
            <w:color w:val="000000" w:themeColor="text1"/>
          </w:rPr>
          <w:del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ins w:id="76" w:author="Dr Elizabeth Wenk " w:date="2016-12-20T16:32:00Z">
        <w:r w:rsidR="00456166">
          <w:rPr>
            <w:color w:val="000000" w:themeColor="text1"/>
          </w:rPr>
          <w:instrText xml:space="preserve"> ADDIN ZOTERO_ITEM CSL_CITATION {"citationID":"PECXRHth","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ins>
      <w:del w:id="77" w:author="Dr Elizabeth Wenk " w:date="2016-12-20T16:32:00Z">
        <w:r w:rsidRPr="00287E7D" w:rsidDel="00456166">
          <w:rPr>
            <w:color w:val="000000" w:themeColor="text1"/>
          </w:rPr>
          <w:del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delInstrText>
        </w:r>
      </w:del>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ins w:id="78" w:author="Dr Elizabeth Wenk " w:date="2016-12-20T16:32:00Z">
        <w:r w:rsidR="00456166">
          <w:rPr>
            <w:color w:val="000000" w:themeColor="text1"/>
          </w:rPr>
          <w:instrText xml:space="preserve"> ADDIN ZOTERO_ITEM CSL_CITATION {"citationID":"PBk2GOMX","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ins>
      <w:del w:id="79" w:author="Dr Elizabeth Wenk " w:date="2016-12-20T16:32:00Z">
        <w:r w:rsidRPr="00287E7D" w:rsidDel="00456166">
          <w:rPr>
            <w:color w:val="000000" w:themeColor="text1"/>
          </w:rPr>
          <w:del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del>
      <w:r w:rsidRPr="00287E7D">
        <w:rPr>
          <w:color w:val="000000" w:themeColor="text1"/>
        </w:rPr>
        <w:fldChar w:fldCharType="separate"/>
      </w:r>
      <w:r w:rsidR="00181612" w:rsidRPr="00181612">
        <w:rPr>
          <w:rFonts w:cs="Times New Roman"/>
        </w:rPr>
        <w:t xml:space="preserve">(Moles </w:t>
      </w:r>
      <w:r w:rsidR="00181612" w:rsidRPr="00181612">
        <w:rPr>
          <w:rFonts w:cs="Times New Roman"/>
        </w:rPr>
        <w:lastRenderedPageBreak/>
        <w:t>&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ins w:id="80" w:author="Dr Elizabeth Wenk " w:date="2016-12-20T16:32:00Z">
        <w:r w:rsidR="00456166">
          <w:rPr>
            <w:color w:val="000000" w:themeColor="text1"/>
          </w:rPr>
          <w:instrText xml:space="preserve"> ADDIN ZOTERO_ITEM CSL_CITATION {"citationID":"TSdoYolE","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ins>
      <w:del w:id="81" w:author="Dr Elizabeth Wenk " w:date="2016-12-20T16:32:00Z">
        <w:r w:rsidRPr="00287E7D" w:rsidDel="00456166">
          <w:rPr>
            <w:color w:val="000000" w:themeColor="text1"/>
          </w:rPr>
          <w:del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delInstrText>
        </w:r>
      </w:del>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ins w:id="82" w:author="Dr Elizabeth Wenk " w:date="2016-12-20T16:32:00Z">
        <w:r w:rsidR="00456166">
          <w:rPr>
            <w:color w:val="000000" w:themeColor="text1"/>
          </w:rPr>
          <w:instrText xml:space="preserve"> ADDIN ZOTERO_ITEM CSL_CITATION {"citationID":"ER8iOif6","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ins>
      <w:del w:id="83" w:author="Dr Elizabeth Wenk " w:date="2016-12-20T16:32:00Z">
        <w:r w:rsidRPr="00287E7D" w:rsidDel="00456166">
          <w:rPr>
            <w:color w:val="000000" w:themeColor="text1"/>
          </w:rPr>
          <w:del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delInstrText>
        </w:r>
      </w:del>
      <w:r w:rsidRPr="00287E7D">
        <w:rPr>
          <w:color w:val="000000" w:themeColor="text1"/>
        </w:rP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are strongly borne 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59C9695B"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 xml:space="preserve">allocated to provisioning materials </w:t>
      </w:r>
      <w:r w:rsidRPr="00F13D56">
        <w:lastRenderedPageBreak/>
        <w:t>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ins w:id="84" w:author="Dr Elizabeth Wenk " w:date="2016-12-20T16:32:00Z">
        <w:r w:rsidR="00456166">
          <w:rPr>
            <w:color w:val="000000" w:themeColor="text1"/>
          </w:rPr>
          <w:instrText xml:space="preserve"> ADDIN ZOTERO_ITEM CSL_CITATION {"citationID":"KFn95SU8","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456166">
          <w:rPr>
            <w:rFonts w:ascii="Cambria Math" w:hAnsi="Cambria Math" w:cs="Cambria Math"/>
            <w:color w:val="000000" w:themeColor="text1"/>
          </w:rPr>
          <w:instrText>‐</w:instrText>
        </w:r>
        <w:r w:rsidR="00456166">
          <w:rPr>
            <w:color w:val="000000" w:themeColor="text1"/>
          </w:rPr>
          <w:instrText>form hypothesis, which suggests that large seeds and biotic dispersal evolved as coadapted traits along with evolution of large plant life</w:instrText>
        </w:r>
        <w:r w:rsidR="00456166">
          <w:rPr>
            <w:rFonts w:ascii="Cambria Math" w:hAnsi="Cambria Math" w:cs="Cambria Math"/>
            <w:color w:val="000000" w:themeColor="text1"/>
          </w:rPr>
          <w:instrText>‐</w:instrText>
        </w:r>
        <w:r w:rsidR="00456166">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456166">
          <w:rPr>
            <w:rFonts w:ascii="Cambria Math" w:hAnsi="Cambria Math" w:cs="Cambria Math"/>
            <w:color w:val="000000" w:themeColor="text1"/>
          </w:rPr>
          <w:instrText>‐</w:instrText>
        </w:r>
        <w:r w:rsidR="00456166">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ins>
      <w:del w:id="85" w:author="Dr Elizabeth Wenk " w:date="2016-12-20T16:32:00Z">
        <w:r w:rsidR="0088543F" w:rsidDel="00456166">
          <w:rPr>
            <w:color w:val="000000" w:themeColor="text1"/>
          </w:rPr>
          <w:del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form hypothesis, which suggests that large seeds and biotic dispersal evolved as coadapted traits along with evolution of large plant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forms. The hypotheses are complementary rather than mutually exclusive. Evidence suggest that changes in vegetation structure (open vs. closed) are probably a primary driving mechanism of seed size and dispersal evolution, but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delInstrText>
        </w:r>
      </w:del>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158B1190" w:rsidR="0088543F" w:rsidRDefault="0088543F" w:rsidP="00931AFE">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ins w:id="86" w:author="Dr Elizabeth Wenk " w:date="2016-12-20T16:32:00Z">
        <w:r w:rsidR="00456166">
          <w:rPr>
            <w:rFonts w:cs="Times New Roman"/>
          </w:rPr>
          <w:instrText xml:space="preserve"> ADDIN ZOTERO_ITEM CSL_CITATION {"citationID":"vkK78Qaf","properties":{"formattedCitation":"{\\rtf (Henery &amp; Westoby 2001; Moles {\\i{}et al.} 2003; Lord &amp; Westoby 2006; Chen {\\i{}et al.} 2010; Lord &amp; Westoby 2012)}","plainCitation":"(Henery &amp; Westoby 2001; Moles et al.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456166">
          <w:rPr>
            <w:rFonts w:ascii="Cambria Math" w:hAnsi="Cambria Math" w:cs="Cambria Math"/>
          </w:rPr>
          <w:instrText>⬚</w:instrText>
        </w:r>
        <w:r w:rsidR="00456166">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ins>
      <w:del w:id="87" w:author="Dr Elizabeth Wenk " w:date="2016-12-20T16:32:00Z">
        <w:r w:rsidR="0094074D" w:rsidDel="00456166">
          <w:rPr>
            <w:rFonts w:cs="Times New Roman"/>
          </w:rPr>
          <w:del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delInstrText>
        </w:r>
        <w:r w:rsidR="0094074D" w:rsidDel="00456166">
          <w:rPr>
            <w:rFonts w:ascii="Cambria Math" w:hAnsi="Cambria Math" w:cs="Cambria Math"/>
          </w:rPr>
          <w:delInstrText>⬚</w:delInstrText>
        </w:r>
        <w:r w:rsidR="0094074D" w:rsidDel="00456166">
          <w:rPr>
            <w:rFonts w:cs="Times New Roman"/>
          </w:rPr>
          <w:del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del>
      <w:r w:rsidR="00931AFE">
        <w:rPr>
          <w:rFonts w:cs="Times New Roman"/>
        </w:rPr>
        <w:fldChar w:fldCharType="separate"/>
      </w:r>
      <w:ins w:id="88" w:author="Dr Elizabeth Wenk " w:date="2016-12-20T16:32:00Z">
        <w:r w:rsidR="00456166" w:rsidRPr="00456166">
          <w:rPr>
            <w:rFonts w:cs="Times New Roman"/>
          </w:rPr>
          <w:t>(</w:t>
        </w:r>
        <w:proofErr w:type="spellStart"/>
        <w:r w:rsidR="00456166" w:rsidRPr="00456166">
          <w:rPr>
            <w:rFonts w:cs="Times New Roman"/>
          </w:rPr>
          <w:t>Henery</w:t>
        </w:r>
        <w:proofErr w:type="spellEnd"/>
        <w:r w:rsidR="00456166" w:rsidRPr="00456166">
          <w:rPr>
            <w:rFonts w:cs="Times New Roman"/>
          </w:rPr>
          <w:t xml:space="preserve"> &amp; Westoby 2001; Moles </w:t>
        </w:r>
        <w:r w:rsidR="00456166" w:rsidRPr="00456166">
          <w:rPr>
            <w:rFonts w:cs="Times New Roman"/>
            <w:i/>
            <w:iCs/>
          </w:rPr>
          <w:t>et al.</w:t>
        </w:r>
        <w:r w:rsidR="00456166" w:rsidRPr="00456166">
          <w:rPr>
            <w:rFonts w:cs="Times New Roman"/>
          </w:rPr>
          <w:t xml:space="preserve"> 2003; Lord &amp; Westoby 2006; Chen </w:t>
        </w:r>
        <w:r w:rsidR="00456166" w:rsidRPr="00456166">
          <w:rPr>
            <w:rFonts w:cs="Times New Roman"/>
            <w:i/>
            <w:iCs/>
          </w:rPr>
          <w:t>et al.</w:t>
        </w:r>
        <w:r w:rsidR="00456166" w:rsidRPr="00456166">
          <w:rPr>
            <w:rFonts w:cs="Times New Roman"/>
          </w:rPr>
          <w:t xml:space="preserve"> 2010; Lord &amp; Westoby 2012)</w:t>
        </w:r>
      </w:ins>
      <w:del w:id="89" w:author="Dr Elizabeth Wenk " w:date="2016-12-20T16:32:00Z">
        <w:r w:rsidR="0094074D" w:rsidRPr="0094074D" w:rsidDel="00456166">
          <w:rPr>
            <w:rFonts w:cs="Times New Roman"/>
          </w:rPr>
          <w:delText xml:space="preserve">(Henery &amp; Westoby 2001; Moles, Warton &amp; Westoby 2003; Lord &amp; Westoby 2006; Chen </w:delText>
        </w:r>
        <w:r w:rsidR="0094074D" w:rsidRPr="0094074D" w:rsidDel="00456166">
          <w:rPr>
            <w:rFonts w:cs="Times New Roman"/>
            <w:i/>
            <w:iCs/>
          </w:rPr>
          <w:delText>et al.</w:delText>
        </w:r>
        <w:r w:rsidR="0094074D" w:rsidRPr="0094074D" w:rsidDel="00456166">
          <w:rPr>
            <w:rFonts w:cs="Times New Roman"/>
          </w:rPr>
          <w:delText xml:space="preserve"> 2010; Lord &amp; Westoby 2012)</w:delText>
        </w:r>
      </w:del>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lastRenderedPageBreak/>
        <w:t>Shifts in accessory costs with plant size and age</w:t>
      </w:r>
    </w:p>
    <w:p w14:paraId="54FBFF62" w14:textId="309F893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ins w:id="90" w:author="Dr Elizabeth Wenk " w:date="2016-12-20T16:32:00Z">
        <w:r w:rsidR="00456166">
          <w:instrText xml:space="preserve"> ADDIN ZOTERO_ITEM CSL_CITATION {"citationID":"hcrrKxsq","properties":{"formattedCitation":"{\\rtf (Myers &amp; Doyle 1983; Sibly {\\i{}et al.} 1985; Reekie &amp; Bazzaz 1987a; Kozlowski 1992)}","plainCitation":"(Myers &amp; Doyle 1983; Sibly et al.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ins>
      <w:del w:id="91" w:author="Dr Elizabeth Wenk " w:date="2016-12-20T16:32:00Z">
        <w:r w:rsidR="003222B1" w:rsidDel="00456166">
          <w:del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delInstrText>
        </w:r>
      </w:del>
      <w:r w:rsidR="003A0B41" w:rsidRPr="003C3342">
        <w:fldChar w:fldCharType="separate"/>
      </w:r>
      <w:ins w:id="92" w:author="Dr Elizabeth Wenk " w:date="2016-12-20T16:32:00Z">
        <w:r w:rsidR="00456166" w:rsidRPr="00456166">
          <w:rPr>
            <w:rFonts w:cs="Times New Roman"/>
          </w:rPr>
          <w:t xml:space="preserve">(Myers &amp; Doyle 1983; </w:t>
        </w:r>
        <w:proofErr w:type="spellStart"/>
        <w:r w:rsidR="00456166" w:rsidRPr="00456166">
          <w:rPr>
            <w:rFonts w:cs="Times New Roman"/>
          </w:rPr>
          <w:t>Sibly</w:t>
        </w:r>
        <w:proofErr w:type="spellEnd"/>
        <w:r w:rsidR="00456166" w:rsidRPr="00456166">
          <w:rPr>
            <w:rFonts w:cs="Times New Roman"/>
          </w:rPr>
          <w:t xml:space="preserve"> </w:t>
        </w:r>
        <w:r w:rsidR="00456166" w:rsidRPr="00456166">
          <w:rPr>
            <w:rFonts w:cs="Times New Roman"/>
            <w:i/>
            <w:iCs/>
          </w:rPr>
          <w:t>et al.</w:t>
        </w:r>
        <w:r w:rsidR="00456166" w:rsidRPr="00456166">
          <w:rPr>
            <w:rFonts w:cs="Times New Roman"/>
          </w:rPr>
          <w:t xml:space="preserve"> 1985; </w:t>
        </w:r>
        <w:proofErr w:type="spellStart"/>
        <w:r w:rsidR="00456166" w:rsidRPr="00456166">
          <w:rPr>
            <w:rFonts w:cs="Times New Roman"/>
          </w:rPr>
          <w:t>Reekie</w:t>
        </w:r>
        <w:proofErr w:type="spellEnd"/>
        <w:r w:rsidR="00456166" w:rsidRPr="00456166">
          <w:rPr>
            <w:rFonts w:cs="Times New Roman"/>
          </w:rPr>
          <w:t xml:space="preserve"> &amp; </w:t>
        </w:r>
        <w:proofErr w:type="spellStart"/>
        <w:r w:rsidR="00456166" w:rsidRPr="00456166">
          <w:rPr>
            <w:rFonts w:cs="Times New Roman"/>
          </w:rPr>
          <w:t>Bazzaz</w:t>
        </w:r>
        <w:proofErr w:type="spellEnd"/>
        <w:r w:rsidR="00456166" w:rsidRPr="00456166">
          <w:rPr>
            <w:rFonts w:cs="Times New Roman"/>
          </w:rPr>
          <w:t xml:space="preserve"> 1987a; Kozlowski 1992)</w:t>
        </w:r>
      </w:ins>
      <w:del w:id="93" w:author="Dr Elizabeth Wenk " w:date="2016-12-20T16:32:00Z">
        <w:r w:rsidR="00181612" w:rsidRPr="00181612" w:rsidDel="00456166">
          <w:rPr>
            <w:rFonts w:cs="Times New Roman"/>
          </w:rPr>
          <w:delText>(Myers &amp; Doyle 1983; Sibly, Calow &amp; Nichols 1985; Reekie &amp; Bazzaz 1987a; Kozlowski 1992)</w:delText>
        </w:r>
      </w:del>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ins w:id="94" w:author="Dr Elizabeth Wenk " w:date="2016-12-20T16:32:00Z">
        <w:r w:rsidR="00456166">
          <w:instrText xml:space="preserve"> ADDIN ZOTERO_ITEM CSL_CITATION {"citationID":"SlB1hyp6","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ins>
      <w:del w:id="95" w:author="Dr Elizabeth Wenk " w:date="2016-12-20T16:32:00Z">
        <w:r w:rsidR="000C685B" w:rsidRPr="003C3342" w:rsidDel="00456166">
          <w:del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delInstrText>
        </w:r>
      </w:del>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ins w:id="96" w:author="Dr Elizabeth Wenk " w:date="2016-12-20T16:32:00Z">
        <w:r w:rsidR="00456166">
          <w:instrText xml:space="preserve"> ADDIN ZOTERO_ITEM CSL_CITATION {"citationID":"dC0unXIu","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ins>
      <w:del w:id="97" w:author="Dr Elizabeth Wenk " w:date="2016-12-20T16:32:00Z">
        <w:r w:rsidR="000B50E7" w:rsidDel="00456166">
          <w:del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del>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6E16220"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ins w:id="98" w:author="Dr Elizabeth Wenk " w:date="2016-12-20T16:32:00Z">
        <w:r w:rsidR="00456166">
          <w:instrText xml:space="preserve"> ADDIN ZOTERO_ITEM CSL_CITATION {"citationID":"RkQBEPFJ","properties":{"formattedCitation":"{\\rtf (Fisher {\\i{}et al.} 2010; Falster {\\i{}et al.} 2011; Scheiter {\\i{}et al.} 2013)}","plainCitation":"(Fisher et al. 2010; Falster et al. 2011; Scheiter et al.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ins>
      <w:del w:id="99" w:author="Dr Elizabeth Wenk " w:date="2016-12-20T16:32:00Z">
        <w:r w:rsidR="000B50E7" w:rsidDel="00456166">
          <w:del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delInstrText>
        </w:r>
      </w:del>
      <w:r w:rsidR="000B50E7">
        <w:fldChar w:fldCharType="separate"/>
      </w:r>
      <w:ins w:id="100" w:author="Dr Elizabeth Wenk " w:date="2016-12-20T16:32:00Z">
        <w:r w:rsidR="00456166" w:rsidRPr="00456166">
          <w:rPr>
            <w:rFonts w:cs="Times New Roman"/>
          </w:rPr>
          <w:t xml:space="preserve">(Fisher </w:t>
        </w:r>
        <w:r w:rsidR="00456166" w:rsidRPr="00456166">
          <w:rPr>
            <w:rFonts w:cs="Times New Roman"/>
            <w:i/>
            <w:iCs/>
          </w:rPr>
          <w:t>et al.</w:t>
        </w:r>
        <w:r w:rsidR="00456166" w:rsidRPr="00456166">
          <w:rPr>
            <w:rFonts w:cs="Times New Roman"/>
          </w:rPr>
          <w:t xml:space="preserve"> 2010; Falster </w:t>
        </w:r>
        <w:r w:rsidR="00456166" w:rsidRPr="00456166">
          <w:rPr>
            <w:rFonts w:cs="Times New Roman"/>
            <w:i/>
            <w:iCs/>
          </w:rPr>
          <w:t>et al.</w:t>
        </w:r>
        <w:r w:rsidR="00456166" w:rsidRPr="00456166">
          <w:rPr>
            <w:rFonts w:cs="Times New Roman"/>
          </w:rPr>
          <w:t xml:space="preserve"> 2011; </w:t>
        </w:r>
        <w:proofErr w:type="spellStart"/>
        <w:r w:rsidR="00456166" w:rsidRPr="00456166">
          <w:rPr>
            <w:rFonts w:cs="Times New Roman"/>
          </w:rPr>
          <w:t>Scheiter</w:t>
        </w:r>
        <w:proofErr w:type="spellEnd"/>
        <w:r w:rsidR="00456166" w:rsidRPr="00456166">
          <w:rPr>
            <w:rFonts w:cs="Times New Roman"/>
          </w:rPr>
          <w:t xml:space="preserve"> </w:t>
        </w:r>
        <w:r w:rsidR="00456166" w:rsidRPr="00456166">
          <w:rPr>
            <w:rFonts w:cs="Times New Roman"/>
            <w:i/>
            <w:iCs/>
          </w:rPr>
          <w:t>et al.</w:t>
        </w:r>
        <w:r w:rsidR="00456166" w:rsidRPr="00456166">
          <w:rPr>
            <w:rFonts w:cs="Times New Roman"/>
          </w:rPr>
          <w:t xml:space="preserve"> 2013)</w:t>
        </w:r>
      </w:ins>
      <w:del w:id="101" w:author="Dr Elizabeth Wenk " w:date="2016-12-20T16:32:00Z">
        <w:r w:rsidR="00181612" w:rsidRPr="00181612" w:rsidDel="00456166">
          <w:rPr>
            <w:rFonts w:cs="Times New Roman"/>
          </w:rPr>
          <w:delText xml:space="preserve">(Fisher </w:delText>
        </w:r>
        <w:r w:rsidR="00181612" w:rsidRPr="00181612" w:rsidDel="00456166">
          <w:rPr>
            <w:rFonts w:cs="Times New Roman"/>
            <w:i/>
            <w:iCs/>
          </w:rPr>
          <w:delText>et al.</w:delText>
        </w:r>
        <w:r w:rsidR="00181612" w:rsidRPr="00181612" w:rsidDel="00456166">
          <w:rPr>
            <w:rFonts w:cs="Times New Roman"/>
          </w:rPr>
          <w:delText xml:space="preserve"> 2010; Falster </w:delText>
        </w:r>
        <w:r w:rsidR="00181612" w:rsidRPr="00181612" w:rsidDel="00456166">
          <w:rPr>
            <w:rFonts w:cs="Times New Roman"/>
            <w:i/>
            <w:iCs/>
          </w:rPr>
          <w:lastRenderedPageBreak/>
          <w:delText>et al.</w:delText>
        </w:r>
        <w:r w:rsidR="00181612" w:rsidRPr="00181612" w:rsidDel="00456166">
          <w:rPr>
            <w:rFonts w:cs="Times New Roman"/>
          </w:rPr>
          <w:delText xml:space="preserve"> 2011; Scheiter, Langan &amp; Higgins 2013)</w:delText>
        </w:r>
      </w:del>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ins w:id="102" w:author="Dr Elizabeth Wenk " w:date="2016-12-20T16:32:00Z">
        <w:r w:rsidR="00456166">
          <w:instrText xml:space="preserve"> ADDIN ZOTERO_ITEM CSL_CITATION {"citationID":"ZP0ngM0e","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ins>
      <w:del w:id="103" w:author="Dr Elizabeth Wenk " w:date="2016-12-20T16:32:00Z">
        <w:r w:rsidR="00A3280F" w:rsidDel="00456166">
          <w:del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delInstrText>
        </w:r>
      </w:del>
      <w:r w:rsidR="00A3280F">
        <w:fldChar w:fldCharType="separate"/>
      </w:r>
      <w:r w:rsidR="00181612" w:rsidRPr="00181612">
        <w:rPr>
          <w:rFonts w:cs="Times New Roman"/>
        </w:rPr>
        <w:t xml:space="preserve">(Garcia &amp; </w:t>
      </w:r>
      <w:proofErr w:type="spellStart"/>
      <w:r w:rsidR="00181612" w:rsidRPr="00181612">
        <w:rPr>
          <w:rFonts w:cs="Times New Roman"/>
        </w:rPr>
        <w:t>Ehrlen</w:t>
      </w:r>
      <w:proofErr w:type="spellEnd"/>
      <w:r w:rsidR="00181612" w:rsidRPr="00181612">
        <w:rPr>
          <w:rFonts w:cs="Times New Roman"/>
        </w:rPr>
        <w:t xml:space="preserve">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F5A14DF"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t>
      </w:r>
      <w:r w:rsidR="00C11A83">
        <w:t>mass</w:t>
      </w:r>
      <w:r w:rsidR="001A0703" w:rsidRPr="003C3342">
        <w:t xml:space="preserve">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737B7E09" w:rsidR="00E76AB7" w:rsidRPr="003C3342" w:rsidRDefault="00BF1046" w:rsidP="00D46295">
      <w:r>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t>
      </w:r>
      <w:r w:rsidR="00C11A83">
        <w:t>mass</w:t>
      </w:r>
      <w:r w:rsidR="00B5625C" w:rsidRPr="003C3342">
        <w:t xml:space="preserve">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w:t>
      </w:r>
      <w:r w:rsidR="00C4696C" w:rsidRPr="003C3342">
        <w:lastRenderedPageBreak/>
        <w:t xml:space="preserve">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ins w:id="104" w:author="Dr Elizabeth Wenk " w:date="2016-12-20T16:32:00Z">
        <w:r w:rsidR="00456166">
          <w:instrText xml:space="preserve"> ADDIN ZOTERO_ITEM CSL_CITATION {"citationID":"GM9QU55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ins>
      <w:del w:id="105" w:author="Dr Elizabeth Wenk " w:date="2016-12-20T16:32:00Z">
        <w:r w:rsidR="00127A88" w:rsidDel="00456166">
          <w:del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delInstrText>
        </w:r>
      </w:del>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08B2989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106"/>
      <w:r w:rsidRPr="003C3342">
        <w:t xml:space="preserve"> </w:t>
      </w:r>
      <w:r w:rsidR="004716BC" w:rsidRPr="003C3342">
        <w:t xml:space="preserve">initiated buds is well-predicted by plant size (for most species) </w:t>
      </w:r>
      <w:commentRangeEnd w:id="106"/>
      <w:r w:rsidR="00987FE7">
        <w:rPr>
          <w:rStyle w:val="CommentReference"/>
        </w:rPr>
        <w:commentReference w:id="106"/>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ins w:id="107" w:author="Dr Elizabeth Wenk " w:date="2016-12-20T16:32:00Z">
        <w:r w:rsidR="00456166">
          <w:instrText xml:space="preserve"> ADDIN ZOTERO_ITEM CSL_CITATION {"citationID":"04MFUQ8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456166">
          <w:rPr>
            <w:rFonts w:ascii="Cambria Math" w:hAnsi="Cambria Math" w:cs="Cambria Math"/>
          </w:rPr>
          <w:instrText>‐</w:instrText>
        </w:r>
        <w:r w:rsidR="00456166">
          <w:instrText>annual schedules consisting of either high or low reproduction years. Seed production was weakly more variable among wind</w:instrText>
        </w:r>
        <w:r w:rsidR="00456166">
          <w:rPr>
            <w:rFonts w:ascii="Cambria Math" w:hAnsi="Cambria Math" w:cs="Cambria Math"/>
          </w:rPr>
          <w:instrText>‐</w:instrText>
        </w:r>
        <w:r w:rsidR="00456166">
          <w:instrText>pollinated taxa than animal</w:instrText>
        </w:r>
        <w:r w:rsidR="00456166">
          <w:rPr>
            <w:rFonts w:ascii="Cambria Math" w:hAnsi="Cambria Math" w:cs="Cambria Math"/>
          </w:rPr>
          <w:instrText>‐</w:instrText>
        </w:r>
        <w:r w:rsidR="00456166">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456166">
          <w:rPr>
            <w:rFonts w:ascii="Cambria Math" w:hAnsi="Cambria Math" w:cs="Cambria Math"/>
          </w:rPr>
          <w:instrText>‐</w:instrText>
        </w:r>
        <w:r w:rsidR="00456166">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ins>
      <w:del w:id="108" w:author="Dr Elizabeth Wenk " w:date="2016-12-20T16:32:00Z">
        <w:r w:rsidR="00524161" w:rsidDel="00456166">
          <w:del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delInstrText>
        </w:r>
        <w:r w:rsidR="00524161" w:rsidDel="00456166">
          <w:rPr>
            <w:rFonts w:ascii="Cambria Math" w:hAnsi="Cambria Math" w:cs="Cambria Math"/>
          </w:rPr>
          <w:delInstrText>‐</w:delInstrText>
        </w:r>
        <w:r w:rsidR="00524161" w:rsidDel="00456166">
          <w:delInstrText>annual schedules consisting of either high or low reproduction years. Seed production was weakly more variable among wind</w:delInstrText>
        </w:r>
        <w:r w:rsidR="00524161" w:rsidDel="00456166">
          <w:rPr>
            <w:rFonts w:ascii="Cambria Math" w:hAnsi="Cambria Math" w:cs="Cambria Math"/>
          </w:rPr>
          <w:delInstrText>‐</w:delInstrText>
        </w:r>
        <w:r w:rsidR="00524161" w:rsidDel="00456166">
          <w:delInstrText>pollinated taxa than animal</w:delInstrText>
        </w:r>
        <w:r w:rsidR="00524161" w:rsidDel="00456166">
          <w:rPr>
            <w:rFonts w:ascii="Cambria Math" w:hAnsi="Cambria Math" w:cs="Cambria Math"/>
          </w:rPr>
          <w:delInstrText>‐</w:delInstrText>
        </w:r>
        <w:r w:rsidR="00524161" w:rsidDel="00456166">
          <w:del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delInstrText>
        </w:r>
        <w:r w:rsidR="00524161" w:rsidDel="00456166">
          <w:rPr>
            <w:rFonts w:ascii="Cambria Math" w:hAnsi="Cambria Math" w:cs="Cambria Math"/>
          </w:rPr>
          <w:delInstrText>‐</w:delInstrText>
        </w:r>
        <w:r w:rsidR="00524161" w:rsidDel="00456166">
          <w:del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delInstrText>
        </w:r>
      </w:del>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ins w:id="109" w:author="Dr Elizabeth Wenk " w:date="2016-12-20T16:32:00Z">
        <w:r w:rsidR="00456166">
          <w:instrText xml:space="preserve"> ADDIN ZOTERO_ITEM CSL_CITATION {"citationID":"DLLoUp29","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456166">
          <w:rPr>
            <w:rFonts w:ascii="Cambria Math" w:hAnsi="Cambria Math" w:cs="Cambria Math"/>
          </w:rPr>
          <w:instrText>‐</w:instrText>
        </w:r>
        <w:r w:rsidR="00456166">
          <w:instrText>annual schedules consisting of either high or low reproduction years. Seed production was weakly more variable among wind</w:instrText>
        </w:r>
        <w:r w:rsidR="00456166">
          <w:rPr>
            <w:rFonts w:ascii="Cambria Math" w:hAnsi="Cambria Math" w:cs="Cambria Math"/>
          </w:rPr>
          <w:instrText>‐</w:instrText>
        </w:r>
        <w:r w:rsidR="00456166">
          <w:instrText>pollinated taxa than animal</w:instrText>
        </w:r>
        <w:r w:rsidR="00456166">
          <w:rPr>
            <w:rFonts w:ascii="Cambria Math" w:hAnsi="Cambria Math" w:cs="Cambria Math"/>
          </w:rPr>
          <w:instrText>‐</w:instrText>
        </w:r>
        <w:r w:rsidR="00456166">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456166">
          <w:rPr>
            <w:rFonts w:ascii="Cambria Math" w:hAnsi="Cambria Math" w:cs="Cambria Math"/>
          </w:rPr>
          <w:instrText>‐</w:instrText>
        </w:r>
        <w:r w:rsidR="00456166">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ins>
      <w:del w:id="110" w:author="Dr Elizabeth Wenk " w:date="2016-12-20T16:32:00Z">
        <w:r w:rsidR="00277B98" w:rsidRPr="003C3342" w:rsidDel="00456166">
          <w:del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delInstrText>
        </w:r>
        <w:r w:rsidR="00277B98" w:rsidRPr="007444C4" w:rsidDel="00456166">
          <w:rPr>
            <w:rFonts w:ascii="Adobe Caslon Pro" w:hAnsi="Adobe Caslon Pro" w:cs="Adobe Caslon Pro"/>
          </w:rPr>
          <w:delInstrText>‐</w:delInstrText>
        </w:r>
        <w:r w:rsidR="00277B98" w:rsidRPr="003C3342" w:rsidDel="00456166">
          <w:delInstrText>annual schedules consisting of either high or low reproduction years. Seed production was weakly more variable among wind</w:delInstrText>
        </w:r>
        <w:r w:rsidR="00277B98" w:rsidRPr="007444C4" w:rsidDel="00456166">
          <w:rPr>
            <w:rFonts w:ascii="Adobe Caslon Pro" w:hAnsi="Adobe Caslon Pro" w:cs="Adobe Caslon Pro"/>
          </w:rPr>
          <w:delInstrText>‐</w:delInstrText>
        </w:r>
        <w:r w:rsidR="00277B98" w:rsidRPr="003C3342" w:rsidDel="00456166">
          <w:delInstrText>pollinated taxa than animal</w:delInstrText>
        </w:r>
        <w:r w:rsidR="00277B98" w:rsidRPr="007444C4" w:rsidDel="00456166">
          <w:rPr>
            <w:rFonts w:ascii="Adobe Caslon Pro" w:hAnsi="Adobe Caslon Pro" w:cs="Adobe Caslon Pro"/>
          </w:rPr>
          <w:delInstrText>‐</w:delInstrText>
        </w:r>
        <w:r w:rsidR="00277B98" w:rsidRPr="003C3342" w:rsidDel="00456166">
          <w:del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delInstrText>
        </w:r>
        <w:r w:rsidR="00277B98" w:rsidRPr="007444C4" w:rsidDel="00456166">
          <w:rPr>
            <w:rFonts w:ascii="Adobe Caslon Pro" w:hAnsi="Adobe Caslon Pro" w:cs="Adobe Caslon Pro"/>
          </w:rPr>
          <w:delInstrText>‐</w:delInstrText>
        </w:r>
        <w:r w:rsidR="00277B98" w:rsidRPr="003C3342" w:rsidDel="00456166">
          <w:del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delInstrText>
        </w:r>
      </w:del>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7E6B62C0" w14:textId="07E37977"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ins w:id="111" w:author="Dr Elizabeth Wenk " w:date="2016-12-20T16:32:00Z">
        <w:r w:rsidR="00456166">
          <w:instrText xml:space="preserve"> ADDIN ZOTERO_ITEM CSL_CITATION {"citationID":"DLlKcqEr","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ins>
      <w:del w:id="112" w:author="Dr Elizabeth Wenk " w:date="2016-12-20T16:32:00Z">
        <w:r w:rsidR="008E5655" w:rsidDel="00456166">
          <w:del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delInstrText>
        </w:r>
      </w:del>
      <w:r w:rsidR="008E5655">
        <w:fldChar w:fldCharType="separate"/>
      </w:r>
      <w:ins w:id="113" w:author="Dr Elizabeth Wenk " w:date="2016-12-20T16:32:00Z">
        <w:r w:rsidR="00456166" w:rsidRPr="00456166">
          <w:rPr>
            <w:rFonts w:cs="Times New Roman"/>
          </w:rPr>
          <w:t xml:space="preserve">(Pyke 1983; Pyke </w:t>
        </w:r>
        <w:r w:rsidR="00456166" w:rsidRPr="00456166">
          <w:rPr>
            <w:rFonts w:cs="Times New Roman"/>
            <w:i/>
            <w:iCs/>
          </w:rPr>
          <w:t>et al.</w:t>
        </w:r>
        <w:r w:rsidR="00456166" w:rsidRPr="00456166">
          <w:rPr>
            <w:rFonts w:cs="Times New Roman"/>
          </w:rPr>
          <w:t xml:space="preserve"> 1993; Lloyd </w:t>
        </w:r>
        <w:r w:rsidR="00456166" w:rsidRPr="00456166">
          <w:rPr>
            <w:rFonts w:cs="Times New Roman"/>
            <w:i/>
            <w:iCs/>
          </w:rPr>
          <w:t>et al.</w:t>
        </w:r>
        <w:r w:rsidR="00456166" w:rsidRPr="00456166">
          <w:rPr>
            <w:rFonts w:cs="Times New Roman"/>
          </w:rPr>
          <w:t xml:space="preserve"> 2002)</w:t>
        </w:r>
      </w:ins>
      <w:del w:id="114" w:author="Dr Elizabeth Wenk " w:date="2016-12-20T16:32:00Z">
        <w:r w:rsidR="00181612" w:rsidRPr="00181612" w:rsidDel="00456166">
          <w:rPr>
            <w:rFonts w:cs="Times New Roman"/>
          </w:rPr>
          <w:delText>(Pyke 1983; Pyke, O’Connor &amp; Recher 1993; Lloyd, Ayre &amp; Whelan 2002)</w:delText>
        </w:r>
      </w:del>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lastRenderedPageBreak/>
        <w:fldChar w:fldCharType="begin"/>
      </w:r>
      <w:ins w:id="115" w:author="Dr Elizabeth Wenk " w:date="2016-12-20T16:32:00Z">
        <w:r w:rsidR="00456166">
          <w:instrText xml:space="preserve"> ADDIN ZOTERO_ITEM CSL_CITATION {"citationID":"U7wjspPr","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ins>
      <w:del w:id="116" w:author="Dr Elizabeth Wenk " w:date="2016-12-20T16:32:00Z">
        <w:r w:rsidR="00B03C0E" w:rsidDel="00456166">
          <w:del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delInstrText>
        </w:r>
      </w:del>
      <w:r w:rsidR="00B03C0E">
        <w:fldChar w:fldCharType="separate"/>
      </w:r>
      <w:ins w:id="117" w:author="Dr Elizabeth Wenk " w:date="2016-12-20T16:32:00Z">
        <w:r w:rsidR="00456166" w:rsidRPr="00456166">
          <w:rPr>
            <w:rFonts w:cs="Times New Roman"/>
          </w:rPr>
          <w:t xml:space="preserve">(Pyke 1983; Pyke </w:t>
        </w:r>
        <w:r w:rsidR="00456166" w:rsidRPr="00456166">
          <w:rPr>
            <w:rFonts w:cs="Times New Roman"/>
            <w:i/>
            <w:iCs/>
          </w:rPr>
          <w:t>et al.</w:t>
        </w:r>
        <w:r w:rsidR="00456166" w:rsidRPr="00456166">
          <w:rPr>
            <w:rFonts w:cs="Times New Roman"/>
          </w:rPr>
          <w:t xml:space="preserve"> 1993; Lloyd </w:t>
        </w:r>
        <w:r w:rsidR="00456166" w:rsidRPr="00456166">
          <w:rPr>
            <w:rFonts w:cs="Times New Roman"/>
            <w:i/>
            <w:iCs/>
          </w:rPr>
          <w:t>et al.</w:t>
        </w:r>
        <w:r w:rsidR="00456166" w:rsidRPr="00456166">
          <w:rPr>
            <w:rFonts w:cs="Times New Roman"/>
          </w:rPr>
          <w:t xml:space="preserve"> 2002)</w:t>
        </w:r>
      </w:ins>
      <w:del w:id="118" w:author="Dr Elizabeth Wenk " w:date="2016-12-20T16:32:00Z">
        <w:r w:rsidR="00B03C0E" w:rsidRPr="00181612" w:rsidDel="00456166">
          <w:rPr>
            <w:rFonts w:cs="Times New Roman"/>
          </w:rPr>
          <w:delText>(Pyke 1983; Pyke, O’Connor &amp; Recher 1993; Lloyd, Ayre &amp; Whelan 2002)</w:delText>
        </w:r>
      </w:del>
      <w:r w:rsidR="00B03C0E">
        <w:fldChar w:fldCharType="end"/>
      </w:r>
      <w:r w:rsidR="00B03C0E">
        <w:t>.</w:t>
      </w:r>
    </w:p>
    <w:p w14:paraId="3423116E" w14:textId="2CAC432D" w:rsidR="00E573B8" w:rsidRDefault="006A57AA" w:rsidP="007444C4">
      <w:r w:rsidRPr="003C3342">
        <w:t xml:space="preserve">These seemingly large energy expenditures, segue to our next consideration: </w:t>
      </w:r>
      <w:r w:rsidR="001E1144" w:rsidRPr="003C3342">
        <w:t>I</w:t>
      </w:r>
      <w:r w:rsidRPr="003C3342">
        <w:t xml:space="preserve">s dry </w:t>
      </w:r>
      <w:r w:rsidR="00C11A83">
        <w:t>mass</w:t>
      </w:r>
      <w:r w:rsidRPr="003C3342">
        <w:t xml:space="preserve"> the best measure of energy expenditure, especially in a community growing on soils known to be very low in P </w:t>
      </w:r>
      <w:r w:rsidR="008E5655">
        <w:fldChar w:fldCharType="begin"/>
      </w:r>
      <w:ins w:id="119" w:author="Dr Elizabeth Wenk " w:date="2016-12-20T16:32:00Z">
        <w:r w:rsidR="00456166">
          <w:instrText xml:space="preserve"> ADDIN ZOTERO_ITEM CSL_CITATION {"citationID":"ZmnYvSV7","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ins>
      <w:del w:id="120" w:author="Dr Elizabeth Wenk " w:date="2016-12-20T16:32:00Z">
        <w:r w:rsidR="008E5655" w:rsidDel="00456166">
          <w:del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delInstrText>
        </w:r>
      </w:del>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ins w:id="121" w:author="Dr Elizabeth Wenk " w:date="2016-12-20T16:32:00Z">
        <w:r w:rsidR="00456166">
          <w:instrText xml:space="preserve"> ADDIN ZOTERO_ITEM CSL_CITATION {"citationID":"1bRX4QAt","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122" w:author="Dr Elizabeth Wenk " w:date="2016-12-20T16:32:00Z">
        <w:r w:rsidR="00224C2A" w:rsidRPr="003C3342" w:rsidDel="00456166">
          <w:del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Pr="003C3342">
        <w:fldChar w:fldCharType="separate"/>
      </w:r>
      <w:r w:rsidR="00181612" w:rsidRPr="00181612">
        <w:rPr>
          <w:rFonts w:cs="Times New Roman"/>
        </w:rPr>
        <w:t>(</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ins w:id="123" w:author="Dr Elizabeth Wenk " w:date="2016-12-20T16:32:00Z">
        <w:r w:rsidR="00456166">
          <w:instrText xml:space="preserve"> ADDIN ZOTERO_ITEM CSL_CITATION {"citationID":"Fzb1QUD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ins>
      <w:del w:id="124" w:author="Dr Elizabeth Wenk " w:date="2016-12-20T16:32:00Z">
        <w:r w:rsidR="00181612" w:rsidDel="00456166">
          <w:del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delInstrText>
        </w:r>
      </w:del>
      <w:r w:rsidR="00181612">
        <w:fldChar w:fldCharType="separate"/>
      </w:r>
      <w:r w:rsidR="00181612" w:rsidRPr="00181612">
        <w:rPr>
          <w:rFonts w:cs="Times New Roman"/>
        </w:rPr>
        <w:t xml:space="preserve">(Cohen 1976; </w:t>
      </w:r>
      <w:proofErr w:type="spellStart"/>
      <w:r w:rsidR="00181612" w:rsidRPr="00181612">
        <w:rPr>
          <w:rFonts w:cs="Times New Roman"/>
        </w:rPr>
        <w:t>Reekie</w:t>
      </w:r>
      <w:proofErr w:type="spellEnd"/>
      <w:r w:rsidR="00181612" w:rsidRPr="00181612">
        <w:rPr>
          <w:rFonts w:cs="Times New Roman"/>
        </w:rPr>
        <w:t xml:space="preserv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77032385" w:rsidR="008A6743" w:rsidRPr="008A6743" w:rsidRDefault="008A6743" w:rsidP="008A6743">
      <w:pPr>
        <w:rPr>
          <w:color w:val="000000" w:themeColor="text1"/>
        </w:rPr>
      </w:pPr>
      <w:r w:rsidRPr="008A6743">
        <w:rPr>
          <w:color w:val="000000" w:themeColor="text1"/>
        </w:rPr>
        <w:t xml:space="preserve">Not addressed by this dataset, are other known factors that undoubtedly also contribute to low seedset in this system, including pollen-limitation </w:t>
      </w:r>
      <w:r w:rsidRPr="008A6743">
        <w:rPr>
          <w:color w:val="000000" w:themeColor="text1"/>
        </w:rPr>
        <w:fldChar w:fldCharType="begin"/>
      </w:r>
      <w:ins w:id="125" w:author="Dr Elizabeth Wenk " w:date="2016-12-20T16:32:00Z">
        <w:r w:rsidR="00456166">
          <w:rPr>
            <w:color w:val="000000" w:themeColor="text1"/>
          </w:rPr>
          <w:instrText xml:space="preserve"> ADDIN ZOTERO_ITEM CSL_CITATION {"citationID":"gDb0P46N","properties":{"formattedCitation":"(Burd 2008, 2016)","plainCitation":"(Burd 2008, 2016)"},"citationItems":[{"id":797,"uris":["http://zotero.org/users/503753/items/NXNQGRR6"],"uri":["http://zotero.org/users/503753/items/NXNQGRR6"],"itemData":{"id":797,"type":"article-journal","title":"The Haig</w:instrText>
        </w:r>
        <w:r w:rsidR="00456166">
          <w:rPr>
            <w:rFonts w:ascii="Cambria Math" w:hAnsi="Cambria Math" w:cs="Cambria Math"/>
            <w:color w:val="000000" w:themeColor="text1"/>
          </w:rPr>
          <w:instrText>‐</w:instrText>
        </w:r>
        <w:r w:rsidR="00456166">
          <w:rPr>
            <w:color w:val="000000" w:themeColor="text1"/>
          </w:rPr>
          <w:instrText>Westoby model revisited.","container-title":"The American Naturalist","page":"400-404","volume":"171","issue":"3","source":"JSTOR","abstract":"Abstract: The Haig</w:instrText>
        </w:r>
        <w:r w:rsidR="00456166">
          <w:rPr>
            <w:rFonts w:ascii="Cambria Math" w:hAnsi="Cambria Math" w:cs="Cambria Math"/>
            <w:color w:val="000000" w:themeColor="text1"/>
          </w:rPr>
          <w:instrText>‐</w:instrText>
        </w:r>
        <w:r w:rsidR="00456166">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456166">
          <w:rPr>
            <w:rFonts w:ascii="Cambria Math" w:hAnsi="Cambria Math" w:cs="Cambria Math"/>
            <w:color w:val="000000" w:themeColor="text1"/>
          </w:rPr>
          <w:instrText>‐</w:instrText>
        </w:r>
        <w:r w:rsidR="00456166">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456166">
          <w:rPr>
            <w:rFonts w:ascii="Cambria Math" w:hAnsi="Cambria Math" w:cs="Cambria Math"/>
            <w:color w:val="000000" w:themeColor="text1"/>
          </w:rPr>
          <w:instrText>‐</w:instrText>
        </w:r>
        <w:r w:rsidR="00456166">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456166">
          <w:rPr>
            <w:rFonts w:ascii="Cambria Math" w:hAnsi="Cambria Math" w:cs="Cambria Math"/>
            <w:color w:val="000000" w:themeColor="text1"/>
          </w:rPr>
          <w:instrText>‐</w:instrText>
        </w:r>
        <w:r w:rsidR="00456166">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ins>
      <w:del w:id="126" w:author="Dr Elizabeth Wenk " w:date="2016-12-20T16:32:00Z">
        <w:r w:rsidR="00524161" w:rsidDel="00456166">
          <w:rPr>
            <w:color w:val="000000" w:themeColor="text1"/>
          </w:rPr>
          <w:del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revisited.","container-title":"The American Naturalist","page":"400-404","volume":"171","issue":"3","source":"JSTOR","abstract":"Abstract: 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delInstrText>
        </w:r>
      </w:del>
      <w:r w:rsidRPr="008A6743">
        <w:rPr>
          <w:color w:val="000000" w:themeColor="text1"/>
        </w:rPr>
        <w:fldChar w:fldCharType="separate"/>
      </w:r>
      <w:r w:rsidR="00181612" w:rsidRPr="00181612">
        <w:rPr>
          <w:rFonts w:cs="Times New Roman"/>
        </w:rPr>
        <w:t>(</w:t>
      </w:r>
      <w:proofErr w:type="spellStart"/>
      <w:r w:rsidR="00181612" w:rsidRPr="00181612">
        <w:rPr>
          <w:rFonts w:cs="Times New Roman"/>
        </w:rPr>
        <w:t>Burd</w:t>
      </w:r>
      <w:proofErr w:type="spellEnd"/>
      <w:r w:rsidR="00181612" w:rsidRPr="00181612">
        <w:rPr>
          <w:rFonts w:cs="Times New Roman"/>
        </w:rPr>
        <w:t xml:space="preserve">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ins w:id="127" w:author="Dr Elizabeth Wenk " w:date="2016-12-20T16:32:00Z">
        <w:r w:rsidR="00456166">
          <w:rPr>
            <w:color w:val="000000" w:themeColor="text1"/>
          </w:rPr>
          <w:instrText xml:space="preserve"> ADDIN ZOTERO_ITEM CSL_CITATION {"citationID":"O1RNcH9z","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ins>
      <w:del w:id="128" w:author="Dr Elizabeth Wenk " w:date="2016-12-20T16:32:00Z">
        <w:r w:rsidR="00524161" w:rsidDel="00456166">
          <w:rPr>
            <w:color w:val="000000" w:themeColor="text1"/>
          </w:rPr>
          <w:del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ins w:id="129" w:author="Dr Elizabeth Wenk " w:date="2016-12-20T16:32:00Z">
        <w:r w:rsidR="00456166">
          <w:rPr>
            <w:color w:val="000000" w:themeColor="text1"/>
          </w:rPr>
          <w:instrText xml:space="preserve"> ADDIN ZOTERO_ITEM CSL_CITATION {"citationID":"PfPi0ad9","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130" w:author="Dr Elizabeth Wenk " w:date="2016-12-20T16:32:00Z">
        <w:r w:rsidRPr="008A6743" w:rsidDel="00456166">
          <w:rPr>
            <w:color w:val="000000" w:themeColor="text1"/>
          </w:rPr>
          <w:del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w:t>
      </w:r>
      <w:r w:rsidRPr="008A6743">
        <w:rPr>
          <w:color w:val="000000" w:themeColor="text1"/>
        </w:rPr>
        <w:lastRenderedPageBreak/>
        <w:t xml:space="preserve">ovules that can be matured when sufficient resources are available </w:t>
      </w:r>
      <w:r w:rsidRPr="008A6743">
        <w:rPr>
          <w:color w:val="000000" w:themeColor="text1"/>
        </w:rPr>
        <w:fldChar w:fldCharType="begin"/>
      </w:r>
      <w:ins w:id="131" w:author="Dr Elizabeth Wenk " w:date="2016-12-20T16:32:00Z">
        <w:r w:rsidR="00456166">
          <w:rPr>
            <w:color w:val="000000" w:themeColor="text1"/>
          </w:rPr>
          <w:instrText xml:space="preserve"> ADDIN ZOTERO_ITEM CSL_CITATION {"citationID":"k7SKwatv","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132" w:author="Dr Elizabeth Wenk " w:date="2016-12-20T16:32:00Z">
        <w:r w:rsidR="00524161" w:rsidDel="00456166">
          <w:rPr>
            <w:color w:val="000000" w:themeColor="text1"/>
          </w:rPr>
          <w:del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3CBA0939"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ins w:id="133" w:author="Dr Elizabeth Wenk " w:date="2016-12-20T16:32:00Z">
        <w:r w:rsidR="00456166">
          <w:instrText xml:space="preserve"> ADDIN ZOTERO_ITEM CSL_CITATION {"citationID":"pukO5UUz","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ins>
      <w:del w:id="134" w:author="Dr Elizabeth Wenk " w:date="2016-12-20T16:32:00Z">
        <w:r w:rsidRPr="003C3342" w:rsidDel="00456166">
          <w:del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del>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ins w:id="135" w:author="Dr Elizabeth Wenk " w:date="2016-12-20T16:32:00Z">
        <w:r w:rsidR="00456166">
          <w:instrText xml:space="preserve"> ADDIN ZOTERO_ITEM CSL_CITATION {"citationID":"2KuJemOo","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ins>
      <w:del w:id="136" w:author="Dr Elizabeth Wenk " w:date="2016-12-20T16:32:00Z">
        <w:r w:rsidR="007C79BA" w:rsidRPr="003C3342" w:rsidDel="00456166">
          <w:del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del>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ins w:id="137" w:author="Dr Elizabeth Wenk " w:date="2016-12-20T16:32:00Z">
        <w:r w:rsidR="00456166">
          <w:instrText xml:space="preserve"> ADDIN ZOTERO_ITEM CSL_CITATION {"citationID":"LWuwspL3","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ins>
      <w:del w:id="138" w:author="Dr Elizabeth Wenk " w:date="2016-12-20T16:32:00Z">
        <w:r w:rsidR="001E1144" w:rsidRPr="003C3342" w:rsidDel="00456166">
          <w:del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delInstrText>
        </w:r>
      </w:del>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325B5F28" w14:textId="645CCF59" w:rsidR="004F6B2C" w:rsidRDefault="004F6B2C" w:rsidP="000C4B85">
      <w:pPr>
        <w:pStyle w:val="Heading1"/>
      </w:pPr>
      <w:r w:rsidRPr="003C3342">
        <w:rPr>
          <w:rFonts w:cs="Times New Roman"/>
        </w:rPr>
        <w:t>References</w:t>
      </w:r>
    </w:p>
    <w:p w14:paraId="6D1AF8F0" w14:textId="77777777" w:rsidR="00456166" w:rsidRDefault="000C4B85" w:rsidP="00456166">
      <w:pPr>
        <w:pStyle w:val="Bibliography"/>
        <w:rPr>
          <w:ins w:id="139" w:author="Dr Elizabeth Wenk " w:date="2016-12-20T16:32:00Z"/>
        </w:rPr>
      </w:pPr>
      <w:r>
        <w:fldChar w:fldCharType="begin"/>
      </w:r>
      <w:ins w:id="140" w:author="Dr Elizabeth Wenk " w:date="2016-12-20T16:32:00Z">
        <w:r w:rsidR="00456166">
          <w:instrText xml:space="preserve"> ADDIN ZOTERO_BIBL {"custom":[]} CSL_BIBLIOGRAPHY </w:instrText>
        </w:r>
      </w:ins>
      <w:del w:id="141" w:author="Dr Elizabeth Wenk " w:date="2016-12-20T16:32:00Z">
        <w:r w:rsidDel="00456166">
          <w:delInstrText xml:space="preserve"> ADDIN ZOTERO_BIBL {"custom":[]} CSL_BIBLIOGRAPHY </w:delInstrText>
        </w:r>
      </w:del>
      <w:r>
        <w:fldChar w:fldCharType="separate"/>
      </w:r>
      <w:ins w:id="142" w:author="Dr Elizabeth Wenk " w:date="2016-12-20T16:32:00Z">
        <w:r w:rsidR="00456166">
          <w:t xml:space="preserve">Ashman, T. (1994) Reproductive allocation in hermaphrodite and female plants of </w:t>
        </w:r>
        <w:proofErr w:type="spellStart"/>
        <w:r w:rsidR="00456166">
          <w:rPr>
            <w:i/>
            <w:iCs/>
          </w:rPr>
          <w:t>Sidalcea</w:t>
        </w:r>
        <w:proofErr w:type="spellEnd"/>
        <w:r w:rsidR="00456166">
          <w:rPr>
            <w:i/>
            <w:iCs/>
          </w:rPr>
          <w:t xml:space="preserve"> </w:t>
        </w:r>
        <w:proofErr w:type="spellStart"/>
        <w:r w:rsidR="00456166">
          <w:rPr>
            <w:i/>
            <w:iCs/>
          </w:rPr>
          <w:t>oregana</w:t>
        </w:r>
        <w:proofErr w:type="spellEnd"/>
        <w:r w:rsidR="00456166">
          <w:t xml:space="preserve"> </w:t>
        </w:r>
        <w:proofErr w:type="spellStart"/>
        <w:r w:rsidR="00456166">
          <w:t>ssp</w:t>
        </w:r>
        <w:proofErr w:type="spellEnd"/>
        <w:r w:rsidR="00456166">
          <w:t xml:space="preserve"> </w:t>
        </w:r>
        <w:proofErr w:type="spellStart"/>
        <w:r w:rsidR="00456166">
          <w:rPr>
            <w:i/>
            <w:iCs/>
          </w:rPr>
          <w:t>spicata</w:t>
        </w:r>
        <w:proofErr w:type="spellEnd"/>
        <w:r w:rsidR="00456166">
          <w:t xml:space="preserve"> (</w:t>
        </w:r>
        <w:proofErr w:type="spellStart"/>
        <w:r w:rsidR="00456166">
          <w:t>Malvaceae</w:t>
        </w:r>
        <w:proofErr w:type="spellEnd"/>
        <w:r w:rsidR="00456166">
          <w:t xml:space="preserve">) using 4 currencies. </w:t>
        </w:r>
        <w:r w:rsidR="00456166">
          <w:rPr>
            <w:i/>
            <w:iCs/>
          </w:rPr>
          <w:t>American Journal of Botany</w:t>
        </w:r>
        <w:r w:rsidR="00456166">
          <w:t xml:space="preserve">, </w:t>
        </w:r>
        <w:r w:rsidR="00456166">
          <w:rPr>
            <w:b/>
            <w:bCs/>
          </w:rPr>
          <w:t>81</w:t>
        </w:r>
        <w:r w:rsidR="00456166">
          <w:t>, 433–438.</w:t>
        </w:r>
      </w:ins>
    </w:p>
    <w:p w14:paraId="3ECD031A" w14:textId="77777777" w:rsidR="00456166" w:rsidRDefault="00456166" w:rsidP="00456166">
      <w:pPr>
        <w:pStyle w:val="Bibliography"/>
        <w:rPr>
          <w:ins w:id="143" w:author="Dr Elizabeth Wenk " w:date="2016-12-20T16:32:00Z"/>
        </w:rPr>
      </w:pPr>
      <w:ins w:id="144" w:author="Dr Elizabeth Wenk " w:date="2016-12-20T16:32:00Z">
        <w:r>
          <w:t xml:space="preserve">Ashman, T.-L., Knight, T.M., </w:t>
        </w:r>
        <w:proofErr w:type="spellStart"/>
        <w:r>
          <w:t>Steets</w:t>
        </w:r>
        <w:proofErr w:type="spellEnd"/>
        <w:r>
          <w:t xml:space="preserve">, J.A., </w:t>
        </w:r>
        <w:proofErr w:type="spellStart"/>
        <w:r>
          <w:t>Amarasekare</w:t>
        </w:r>
        <w:proofErr w:type="spellEnd"/>
        <w:r>
          <w:t xml:space="preserve">, P., </w:t>
        </w:r>
        <w:proofErr w:type="spellStart"/>
        <w:r>
          <w:t>Burd</w:t>
        </w:r>
        <w:proofErr w:type="spellEnd"/>
        <w:r>
          <w:t xml:space="preserve">, M., Campbell, D.R., </w:t>
        </w:r>
        <w:proofErr w:type="spellStart"/>
        <w:r>
          <w:t>Dudash</w:t>
        </w:r>
        <w:proofErr w:type="spellEnd"/>
        <w:r>
          <w:t xml:space="preserve">, M.R., Johnston, M.O., Mazer, S.J., Mitchell, R.J., Morgan, M.T. &amp; Wilson, W.G. (2004) </w:t>
        </w:r>
        <w:r>
          <w:lastRenderedPageBreak/>
          <w:t xml:space="preserve">Pollen limitation of plant reproduction: ecological and evolutionary causes and consequences. </w:t>
        </w:r>
        <w:r>
          <w:rPr>
            <w:i/>
            <w:iCs/>
          </w:rPr>
          <w:t>Ecology</w:t>
        </w:r>
        <w:r>
          <w:t xml:space="preserve">, </w:t>
        </w:r>
        <w:r>
          <w:rPr>
            <w:b/>
            <w:bCs/>
          </w:rPr>
          <w:t>85</w:t>
        </w:r>
        <w:r>
          <w:t>, 2408–2421.</w:t>
        </w:r>
      </w:ins>
    </w:p>
    <w:p w14:paraId="59FCD648" w14:textId="77777777" w:rsidR="00456166" w:rsidRDefault="00456166" w:rsidP="00456166">
      <w:pPr>
        <w:pStyle w:val="Bibliography"/>
        <w:rPr>
          <w:ins w:id="145" w:author="Dr Elizabeth Wenk " w:date="2016-12-20T16:32:00Z"/>
        </w:rPr>
      </w:pPr>
      <w:proofErr w:type="spellStart"/>
      <w:ins w:id="146" w:author="Dr Elizabeth Wenk " w:date="2016-12-20T16:32:00Z">
        <w:r>
          <w:t>Bazzaz</w:t>
        </w:r>
        <w:proofErr w:type="spellEnd"/>
        <w:r>
          <w:t xml:space="preserve">, F.A., </w:t>
        </w:r>
        <w:proofErr w:type="spellStart"/>
        <w:r>
          <w:t>Ackerly</w:t>
        </w:r>
        <w:proofErr w:type="spellEnd"/>
        <w:r>
          <w:t xml:space="preserve">, D.D. &amp; </w:t>
        </w:r>
        <w:proofErr w:type="spellStart"/>
        <w:r>
          <w:t>Reekie</w:t>
        </w:r>
        <w:proofErr w:type="spellEnd"/>
        <w:r>
          <w:t xml:space="preserve">, E.G. (2000) Reproductive allocation in plants. </w:t>
        </w:r>
        <w:r>
          <w:rPr>
            <w:i/>
            <w:iCs/>
          </w:rPr>
          <w:t>Seeds: the ecology of regeneration in plant communities</w:t>
        </w:r>
        <w:r>
          <w:t xml:space="preserve">, 2nd </w:t>
        </w:r>
        <w:proofErr w:type="spellStart"/>
        <w:proofErr w:type="gramStart"/>
        <w:r>
          <w:t>ed</w:t>
        </w:r>
        <w:proofErr w:type="spellEnd"/>
        <w:proofErr w:type="gramEnd"/>
        <w:r>
          <w:t xml:space="preserve"> (</w:t>
        </w:r>
        <w:proofErr w:type="spellStart"/>
        <w:r>
          <w:t>ed</w:t>
        </w:r>
        <w:proofErr w:type="spellEnd"/>
        <w:r>
          <w:t xml:space="preserve"> M. </w:t>
        </w:r>
        <w:proofErr w:type="spellStart"/>
        <w:r>
          <w:t>Fenner</w:t>
        </w:r>
        <w:proofErr w:type="spellEnd"/>
        <w:r>
          <w:t>), pp. 1–30. CABI, Oxford.</w:t>
        </w:r>
      </w:ins>
    </w:p>
    <w:p w14:paraId="53B58031" w14:textId="77777777" w:rsidR="00456166" w:rsidRDefault="00456166" w:rsidP="00456166">
      <w:pPr>
        <w:pStyle w:val="Bibliography"/>
        <w:rPr>
          <w:ins w:id="147" w:author="Dr Elizabeth Wenk " w:date="2016-12-20T16:32:00Z"/>
        </w:rPr>
      </w:pPr>
      <w:ins w:id="148" w:author="Dr Elizabeth Wenk " w:date="2016-12-20T16:32:00Z">
        <w:r>
          <w:t xml:space="preserve">Beadle, N.C.W. (1968) </w:t>
        </w:r>
        <w:proofErr w:type="gramStart"/>
        <w:r>
          <w:t>Some</w:t>
        </w:r>
        <w:proofErr w:type="gramEnd"/>
        <w:r>
          <w:t xml:space="preserve"> aspects of the ecology and physiology of Australian xeromorphic plants. </w:t>
        </w:r>
        <w:r>
          <w:rPr>
            <w:i/>
            <w:iCs/>
          </w:rPr>
          <w:t>Australian Journal of Science</w:t>
        </w:r>
        <w:r>
          <w:t xml:space="preserve">, </w:t>
        </w:r>
        <w:r>
          <w:rPr>
            <w:b/>
            <w:bCs/>
          </w:rPr>
          <w:t>30</w:t>
        </w:r>
        <w:r>
          <w:t>, 348–355.</w:t>
        </w:r>
      </w:ins>
    </w:p>
    <w:p w14:paraId="7503B130" w14:textId="77777777" w:rsidR="00456166" w:rsidRDefault="00456166" w:rsidP="00456166">
      <w:pPr>
        <w:pStyle w:val="Bibliography"/>
        <w:rPr>
          <w:ins w:id="149" w:author="Dr Elizabeth Wenk " w:date="2016-12-20T16:32:00Z"/>
        </w:rPr>
      </w:pPr>
      <w:proofErr w:type="spellStart"/>
      <w:ins w:id="150" w:author="Dr Elizabeth Wenk " w:date="2016-12-20T16:32:00Z">
        <w:r>
          <w:t>Bierzychudek</w:t>
        </w:r>
        <w:proofErr w:type="spellEnd"/>
        <w:r>
          <w:t xml:space="preserve">, P. (1981) Pollinator limitation of plant reproductive effort. </w:t>
        </w:r>
        <w:r>
          <w:rPr>
            <w:i/>
            <w:iCs/>
          </w:rPr>
          <w:t>The American Naturalist</w:t>
        </w:r>
        <w:r>
          <w:t xml:space="preserve">, </w:t>
        </w:r>
        <w:r>
          <w:rPr>
            <w:b/>
            <w:bCs/>
          </w:rPr>
          <w:t>117</w:t>
        </w:r>
        <w:r>
          <w:t>, 838–840.</w:t>
        </w:r>
      </w:ins>
    </w:p>
    <w:p w14:paraId="29B17307" w14:textId="77777777" w:rsidR="00456166" w:rsidRDefault="00456166" w:rsidP="00456166">
      <w:pPr>
        <w:pStyle w:val="Bibliography"/>
        <w:rPr>
          <w:ins w:id="151" w:author="Dr Elizabeth Wenk " w:date="2016-12-20T16:32:00Z"/>
        </w:rPr>
      </w:pPr>
      <w:proofErr w:type="spellStart"/>
      <w:ins w:id="152" w:author="Dr Elizabeth Wenk " w:date="2016-12-20T16:32:00Z">
        <w:r>
          <w:t>Burd</w:t>
        </w:r>
        <w:proofErr w:type="spellEnd"/>
        <w:r>
          <w:t xml:space="preserve">, M. (1994) Bateman’s principle and plant reproduction: The role of pollen limitation in fruit and seed set. </w:t>
        </w:r>
        <w:r>
          <w:rPr>
            <w:i/>
            <w:iCs/>
          </w:rPr>
          <w:t>The Botanical Review</w:t>
        </w:r>
        <w:r>
          <w:t xml:space="preserve">, </w:t>
        </w:r>
        <w:r>
          <w:rPr>
            <w:b/>
            <w:bCs/>
          </w:rPr>
          <w:t>60</w:t>
        </w:r>
        <w:r>
          <w:t>, 83–139.</w:t>
        </w:r>
      </w:ins>
    </w:p>
    <w:p w14:paraId="17969F4C" w14:textId="77777777" w:rsidR="00456166" w:rsidRDefault="00456166" w:rsidP="00456166">
      <w:pPr>
        <w:pStyle w:val="Bibliography"/>
        <w:rPr>
          <w:ins w:id="153" w:author="Dr Elizabeth Wenk " w:date="2016-12-20T16:32:00Z"/>
        </w:rPr>
      </w:pPr>
      <w:proofErr w:type="spellStart"/>
      <w:ins w:id="154" w:author="Dr Elizabeth Wenk " w:date="2016-12-20T16:32:00Z">
        <w:r>
          <w:t>Burd</w:t>
        </w:r>
        <w:proofErr w:type="spellEnd"/>
        <w:r>
          <w:t>,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0869F297" w14:textId="77777777" w:rsidR="00456166" w:rsidRDefault="00456166" w:rsidP="00456166">
      <w:pPr>
        <w:pStyle w:val="Bibliography"/>
        <w:rPr>
          <w:ins w:id="155" w:author="Dr Elizabeth Wenk " w:date="2016-12-20T16:32:00Z"/>
        </w:rPr>
      </w:pPr>
      <w:proofErr w:type="spellStart"/>
      <w:ins w:id="156" w:author="Dr Elizabeth Wenk " w:date="2016-12-20T16:32:00Z">
        <w:r>
          <w:t>Burd</w:t>
        </w:r>
        <w:proofErr w:type="spellEnd"/>
        <w:r>
          <w:t xml:space="preserve">, M. (2016) Pollen Limitation Is Common-Should It Be? </w:t>
        </w:r>
        <w:r>
          <w:rPr>
            <w:i/>
            <w:iCs/>
          </w:rPr>
          <w:t>The American Naturalist</w:t>
        </w:r>
        <w:r>
          <w:t xml:space="preserve">, </w:t>
        </w:r>
        <w:r>
          <w:rPr>
            <w:b/>
            <w:bCs/>
          </w:rPr>
          <w:t>187</w:t>
        </w:r>
        <w:r>
          <w:t>, 388–396.</w:t>
        </w:r>
      </w:ins>
    </w:p>
    <w:p w14:paraId="638C455F" w14:textId="77777777" w:rsidR="00456166" w:rsidRDefault="00456166" w:rsidP="00456166">
      <w:pPr>
        <w:pStyle w:val="Bibliography"/>
        <w:rPr>
          <w:ins w:id="157" w:author="Dr Elizabeth Wenk " w:date="2016-12-20T16:32:00Z"/>
        </w:rPr>
      </w:pPr>
      <w:proofErr w:type="spellStart"/>
      <w:ins w:id="158" w:author="Dr Elizabeth Wenk " w:date="2016-12-20T16:32:00Z">
        <w:r>
          <w:t>Burd</w:t>
        </w:r>
        <w:proofErr w:type="spellEnd"/>
        <w:r>
          <w:t xml:space="preserve">, M., Ashman, T.-L., Campbell, D.R., </w:t>
        </w:r>
        <w:proofErr w:type="spellStart"/>
        <w:r>
          <w:t>Dudash</w:t>
        </w:r>
        <w:proofErr w:type="spellEnd"/>
        <w:r>
          <w:t xml:space="preserve">, M.R., Johnston, M.O., Knight, T.M., Mazer, S.J., Mitchell, R.J., </w:t>
        </w:r>
        <w:proofErr w:type="spellStart"/>
        <w:r>
          <w:t>Steets</w:t>
        </w:r>
        <w:proofErr w:type="spellEnd"/>
        <w:r>
          <w:t xml:space="preserve">, J.A. &amp; </w:t>
        </w:r>
        <w:proofErr w:type="spellStart"/>
        <w:r>
          <w:t>Vamosi</w:t>
        </w:r>
        <w:proofErr w:type="spellEnd"/>
        <w:r>
          <w:t xml:space="preserve">, J.C. (2009) Ovule number per flower in a world of unpredictable pollination. </w:t>
        </w:r>
        <w:r>
          <w:rPr>
            <w:i/>
            <w:iCs/>
          </w:rPr>
          <w:t>American Journal of Botany</w:t>
        </w:r>
        <w:r>
          <w:t xml:space="preserve">, </w:t>
        </w:r>
        <w:r>
          <w:rPr>
            <w:b/>
            <w:bCs/>
          </w:rPr>
          <w:t>96</w:t>
        </w:r>
        <w:r>
          <w:t>, 1159–1167.</w:t>
        </w:r>
      </w:ins>
    </w:p>
    <w:p w14:paraId="174E4866" w14:textId="77777777" w:rsidR="00456166" w:rsidRDefault="00456166" w:rsidP="00456166">
      <w:pPr>
        <w:pStyle w:val="Bibliography"/>
        <w:rPr>
          <w:ins w:id="159" w:author="Dr Elizabeth Wenk " w:date="2016-12-20T16:32:00Z"/>
        </w:rPr>
      </w:pPr>
      <w:ins w:id="160" w:author="Dr Elizabeth Wenk " w:date="2016-12-20T16:32:00Z">
        <w:r>
          <w:t xml:space="preserve">Chen, H., </w:t>
        </w:r>
        <w:proofErr w:type="spellStart"/>
        <w:r>
          <w:t>Felker</w:t>
        </w:r>
        <w:proofErr w:type="spellEnd"/>
        <w:r>
          <w:t xml:space="preserve">, S. &amp; Sun, S. (2010) </w:t>
        </w:r>
        <w:proofErr w:type="spellStart"/>
        <w:r>
          <w:t>Allometry</w:t>
        </w:r>
        <w:proofErr w:type="spellEnd"/>
        <w:r>
          <w:t xml:space="preserve"> of within-fruit reproductive allocation in subtropical dicot woody species. </w:t>
        </w:r>
        <w:r>
          <w:rPr>
            <w:i/>
            <w:iCs/>
          </w:rPr>
          <w:t>Am. J. Bot.</w:t>
        </w:r>
        <w:r>
          <w:t xml:space="preserve">, </w:t>
        </w:r>
        <w:r>
          <w:rPr>
            <w:b/>
            <w:bCs/>
          </w:rPr>
          <w:t>97</w:t>
        </w:r>
        <w:r>
          <w:t>, 611–619.</w:t>
        </w:r>
      </w:ins>
    </w:p>
    <w:p w14:paraId="313C2056" w14:textId="77777777" w:rsidR="00456166" w:rsidRDefault="00456166" w:rsidP="00456166">
      <w:pPr>
        <w:pStyle w:val="Bibliography"/>
        <w:rPr>
          <w:ins w:id="161" w:author="Dr Elizabeth Wenk " w:date="2016-12-20T16:32:00Z"/>
        </w:rPr>
      </w:pPr>
      <w:ins w:id="162" w:author="Dr Elizabeth Wenk " w:date="2016-12-20T16:32:00Z">
        <w:r>
          <w:t xml:space="preserve">Cohen, D. (1976) </w:t>
        </w:r>
        <w:proofErr w:type="gramStart"/>
        <w:r>
          <w:t>The</w:t>
        </w:r>
        <w:proofErr w:type="gramEnd"/>
        <w:r>
          <w:t xml:space="preserve"> optimal timing of reproduction. </w:t>
        </w:r>
        <w:r>
          <w:rPr>
            <w:i/>
            <w:iCs/>
          </w:rPr>
          <w:t>The American Naturalist</w:t>
        </w:r>
        <w:r>
          <w:t xml:space="preserve">, </w:t>
        </w:r>
        <w:r>
          <w:rPr>
            <w:b/>
            <w:bCs/>
          </w:rPr>
          <w:t>110</w:t>
        </w:r>
        <w:r>
          <w:t>, 801.</w:t>
        </w:r>
      </w:ins>
    </w:p>
    <w:p w14:paraId="6AB14E51" w14:textId="77777777" w:rsidR="00456166" w:rsidRDefault="00456166" w:rsidP="00456166">
      <w:pPr>
        <w:pStyle w:val="Bibliography"/>
        <w:rPr>
          <w:ins w:id="163" w:author="Dr Elizabeth Wenk " w:date="2016-12-20T16:32:00Z"/>
        </w:rPr>
      </w:pPr>
      <w:ins w:id="164" w:author="Dr Elizabeth Wenk " w:date="2016-12-20T16:32:00Z">
        <w:r>
          <w:t xml:space="preserve">Cole, L.C. (1954) </w:t>
        </w:r>
        <w:proofErr w:type="gramStart"/>
        <w:r>
          <w:t>The</w:t>
        </w:r>
        <w:proofErr w:type="gramEnd"/>
        <w:r>
          <w:t xml:space="preserve"> population consequences of life history phenomena. </w:t>
        </w:r>
        <w:r>
          <w:rPr>
            <w:i/>
            <w:iCs/>
          </w:rPr>
          <w:t>The Quarterly Review of Biology</w:t>
        </w:r>
        <w:r>
          <w:t xml:space="preserve">, </w:t>
        </w:r>
        <w:r>
          <w:rPr>
            <w:b/>
            <w:bCs/>
          </w:rPr>
          <w:t>29</w:t>
        </w:r>
        <w:r>
          <w:t>, 103–137.</w:t>
        </w:r>
      </w:ins>
    </w:p>
    <w:p w14:paraId="2F1679C8" w14:textId="77777777" w:rsidR="00456166" w:rsidRDefault="00456166" w:rsidP="00456166">
      <w:pPr>
        <w:pStyle w:val="Bibliography"/>
        <w:rPr>
          <w:ins w:id="165" w:author="Dr Elizabeth Wenk " w:date="2016-12-20T16:32:00Z"/>
        </w:rPr>
      </w:pPr>
      <w:ins w:id="166" w:author="Dr Elizabeth Wenk " w:date="2016-12-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0C4AA6E8" w14:textId="77777777" w:rsidR="00456166" w:rsidRDefault="00456166" w:rsidP="00456166">
      <w:pPr>
        <w:pStyle w:val="Bibliography"/>
        <w:rPr>
          <w:ins w:id="167" w:author="Dr Elizabeth Wenk " w:date="2016-12-20T16:32:00Z"/>
        </w:rPr>
      </w:pPr>
      <w:ins w:id="168" w:author="Dr Elizabeth Wenk " w:date="2016-12-20T16:32:00Z">
        <w:r>
          <w:t xml:space="preserve">Eriksson, O. (2008) Evolution of seed size and biotic seed dispersal in angiosperms: </w:t>
        </w:r>
        <w:proofErr w:type="spellStart"/>
        <w:r>
          <w:t>Paleoecological</w:t>
        </w:r>
        <w:proofErr w:type="spellEnd"/>
        <w:r>
          <w:t xml:space="preserve"> and </w:t>
        </w:r>
        <w:proofErr w:type="spellStart"/>
        <w:r>
          <w:t>neoecological</w:t>
        </w:r>
        <w:proofErr w:type="spellEnd"/>
        <w:r>
          <w:t xml:space="preserve"> evidence. </w:t>
        </w:r>
        <w:r>
          <w:rPr>
            <w:i/>
            <w:iCs/>
          </w:rPr>
          <w:t>International Journal of Plant Sciences</w:t>
        </w:r>
        <w:r>
          <w:t xml:space="preserve">, </w:t>
        </w:r>
        <w:r>
          <w:rPr>
            <w:b/>
            <w:bCs/>
          </w:rPr>
          <w:t>169</w:t>
        </w:r>
        <w:r>
          <w:t>, 863–870.</w:t>
        </w:r>
      </w:ins>
    </w:p>
    <w:p w14:paraId="26F1BD11" w14:textId="77777777" w:rsidR="00456166" w:rsidRDefault="00456166" w:rsidP="00456166">
      <w:pPr>
        <w:pStyle w:val="Bibliography"/>
        <w:rPr>
          <w:ins w:id="169" w:author="Dr Elizabeth Wenk " w:date="2016-12-20T16:32:00Z"/>
        </w:rPr>
      </w:pPr>
      <w:ins w:id="170" w:author="Dr Elizabeth Wenk " w:date="2016-12-20T16:32:00Z">
        <w:r>
          <w:t xml:space="preserve">Falster, D.S., </w:t>
        </w:r>
        <w:proofErr w:type="spellStart"/>
        <w:r>
          <w:t>Brännström</w:t>
        </w:r>
        <w:proofErr w:type="spellEnd"/>
        <w:r>
          <w:t xml:space="preserve">, </w:t>
        </w:r>
        <w:proofErr w:type="gramStart"/>
        <w:r>
          <w:t>Å.,</w:t>
        </w:r>
        <w:proofErr w:type="gramEnd"/>
        <w:r>
          <w:t xml:space="preserve"> </w:t>
        </w:r>
        <w:proofErr w:type="spellStart"/>
        <w:r>
          <w:t>Dieckmann</w:t>
        </w:r>
        <w:proofErr w:type="spellEnd"/>
        <w:r>
          <w:t xml:space="preserve">,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2EF0427" w14:textId="77777777" w:rsidR="00456166" w:rsidRDefault="00456166" w:rsidP="00456166">
      <w:pPr>
        <w:pStyle w:val="Bibliography"/>
        <w:rPr>
          <w:ins w:id="171" w:author="Dr Elizabeth Wenk " w:date="2016-12-20T16:32:00Z"/>
        </w:rPr>
      </w:pPr>
      <w:ins w:id="172" w:author="Dr Elizabeth Wenk " w:date="2016-12-20T16:32:00Z">
        <w:r>
          <w:t xml:space="preserve">Fisher, R., McDowell, N., Purves, D., Moorcroft, P., </w:t>
        </w:r>
        <w:proofErr w:type="spellStart"/>
        <w:r>
          <w:t>Sitch</w:t>
        </w:r>
        <w:proofErr w:type="spellEnd"/>
        <w:r>
          <w:t xml:space="preserve">, S., Cox, P., </w:t>
        </w:r>
        <w:proofErr w:type="spellStart"/>
        <w:r>
          <w:t>Huntingford</w:t>
        </w:r>
        <w:proofErr w:type="spellEnd"/>
        <w:r>
          <w:t xml:space="preserve">, C., Meir, P. &amp; Ian Woodward, F. (2010) Assessing uncertainties in a second-generation dynamic vegetation model caused by ecological scale limitations. </w:t>
        </w:r>
        <w:r>
          <w:rPr>
            <w:i/>
            <w:iCs/>
          </w:rPr>
          <w:t xml:space="preserve">New </w:t>
        </w:r>
        <w:proofErr w:type="spellStart"/>
        <w:r>
          <w:rPr>
            <w:i/>
            <w:iCs/>
          </w:rPr>
          <w:t>Phytologist</w:t>
        </w:r>
        <w:proofErr w:type="spellEnd"/>
        <w:r>
          <w:t xml:space="preserve">, </w:t>
        </w:r>
        <w:r>
          <w:rPr>
            <w:b/>
            <w:bCs/>
          </w:rPr>
          <w:t>187</w:t>
        </w:r>
        <w:r>
          <w:t>, 666–681.</w:t>
        </w:r>
      </w:ins>
    </w:p>
    <w:p w14:paraId="467F10E1" w14:textId="77777777" w:rsidR="00456166" w:rsidRDefault="00456166" w:rsidP="00456166">
      <w:pPr>
        <w:pStyle w:val="Bibliography"/>
        <w:rPr>
          <w:ins w:id="173" w:author="Dr Elizabeth Wenk " w:date="2016-12-20T16:32:00Z"/>
        </w:rPr>
      </w:pPr>
      <w:ins w:id="174" w:author="Dr Elizabeth Wenk " w:date="2016-12-20T16:32:00Z">
        <w:r>
          <w:t xml:space="preserve">Garcia, M.B. &amp; </w:t>
        </w:r>
        <w:proofErr w:type="spellStart"/>
        <w:r>
          <w:t>Ehrlen</w:t>
        </w:r>
        <w:proofErr w:type="spellEnd"/>
        <w:r>
          <w:t xml:space="preserve">, J. (2002) Reproductive effort and herbivory timing in a perennial herb: fitness components at the individual and population levels. </w:t>
        </w:r>
        <w:r>
          <w:rPr>
            <w:i/>
            <w:iCs/>
          </w:rPr>
          <w:t>Am. J. Bot.</w:t>
        </w:r>
        <w:r>
          <w:t xml:space="preserve">, </w:t>
        </w:r>
        <w:r>
          <w:rPr>
            <w:b/>
            <w:bCs/>
          </w:rPr>
          <w:t>89</w:t>
        </w:r>
        <w:r>
          <w:t>, 1295–1302.</w:t>
        </w:r>
      </w:ins>
    </w:p>
    <w:p w14:paraId="13B750DF" w14:textId="77777777" w:rsidR="00456166" w:rsidRDefault="00456166" w:rsidP="00456166">
      <w:pPr>
        <w:pStyle w:val="Bibliography"/>
        <w:rPr>
          <w:ins w:id="175" w:author="Dr Elizabeth Wenk " w:date="2016-12-20T16:32:00Z"/>
        </w:rPr>
      </w:pPr>
      <w:ins w:id="176" w:author="Dr Elizabeth Wenk " w:date="2016-12-20T16:32:00Z">
        <w:r>
          <w:t xml:space="preserve">Gómez, J.M. (2008) Sequential Conflicting Selection Due to </w:t>
        </w:r>
        <w:proofErr w:type="spellStart"/>
        <w:r>
          <w:t>Multispecific</w:t>
        </w:r>
        <w:proofErr w:type="spellEnd"/>
        <w:r>
          <w:t xml:space="preserve"> Interactions Triggers Evolutionary Trade-Offs in a Monocarpic Herb. </w:t>
        </w:r>
        <w:r>
          <w:rPr>
            <w:i/>
            <w:iCs/>
          </w:rPr>
          <w:t>Evolution</w:t>
        </w:r>
        <w:r>
          <w:t xml:space="preserve">, </w:t>
        </w:r>
        <w:r>
          <w:rPr>
            <w:b/>
            <w:bCs/>
          </w:rPr>
          <w:t>62</w:t>
        </w:r>
        <w:r>
          <w:t>, 668–679.</w:t>
        </w:r>
      </w:ins>
    </w:p>
    <w:p w14:paraId="7AA63946" w14:textId="77777777" w:rsidR="00456166" w:rsidRDefault="00456166" w:rsidP="00456166">
      <w:pPr>
        <w:pStyle w:val="Bibliography"/>
        <w:rPr>
          <w:ins w:id="177" w:author="Dr Elizabeth Wenk " w:date="2016-12-20T16:32:00Z"/>
        </w:rPr>
      </w:pPr>
      <w:proofErr w:type="spellStart"/>
      <w:ins w:id="178" w:author="Dr Elizabeth Wenk " w:date="2016-12-20T16:32:00Z">
        <w:r>
          <w:lastRenderedPageBreak/>
          <w:t>Goulson</w:t>
        </w:r>
        <w:proofErr w:type="spellEnd"/>
        <w:r>
          <w:t xml:space="preserve">, D., Stout, J.C., </w:t>
        </w:r>
        <w:proofErr w:type="spellStart"/>
        <w:r>
          <w:t>Hawson</w:t>
        </w:r>
        <w:proofErr w:type="spellEnd"/>
        <w:r>
          <w:t xml:space="preserve">, S.A. &amp; Allen, J.A. (1998) Floral display size in comfrey, </w:t>
        </w:r>
        <w:proofErr w:type="spellStart"/>
        <w:r>
          <w:rPr>
            <w:i/>
            <w:iCs/>
          </w:rPr>
          <w:t>Symphytum</w:t>
        </w:r>
        <w:proofErr w:type="spellEnd"/>
        <w:r>
          <w:rPr>
            <w:i/>
            <w:iCs/>
          </w:rPr>
          <w:t xml:space="preserve"> </w:t>
        </w:r>
        <w:proofErr w:type="spellStart"/>
        <w:r>
          <w:rPr>
            <w:i/>
            <w:iCs/>
          </w:rPr>
          <w:t>officinale</w:t>
        </w:r>
        <w:proofErr w:type="spellEnd"/>
        <w:r>
          <w:t xml:space="preserve"> L. (</w:t>
        </w:r>
        <w:proofErr w:type="spellStart"/>
        <w:r>
          <w:t>Boraginaceae</w:t>
        </w:r>
        <w:proofErr w:type="spellEnd"/>
        <w:r>
          <w:t xml:space="preserve">): relationships with visitation by three bumblebee species and subsequent seed set. </w:t>
        </w:r>
        <w:proofErr w:type="spellStart"/>
        <w:r>
          <w:rPr>
            <w:i/>
            <w:iCs/>
          </w:rPr>
          <w:t>Oecologia</w:t>
        </w:r>
        <w:proofErr w:type="spellEnd"/>
        <w:r>
          <w:t xml:space="preserve">, </w:t>
        </w:r>
        <w:r>
          <w:rPr>
            <w:b/>
            <w:bCs/>
          </w:rPr>
          <w:t>113</w:t>
        </w:r>
        <w:r>
          <w:t>, 502–508.</w:t>
        </w:r>
      </w:ins>
    </w:p>
    <w:p w14:paraId="55F03075" w14:textId="77777777" w:rsidR="00456166" w:rsidRDefault="00456166" w:rsidP="00456166">
      <w:pPr>
        <w:pStyle w:val="Bibliography"/>
        <w:rPr>
          <w:ins w:id="179" w:author="Dr Elizabeth Wenk " w:date="2016-12-20T16:32:00Z"/>
        </w:rPr>
      </w:pPr>
      <w:proofErr w:type="spellStart"/>
      <w:ins w:id="180" w:author="Dr Elizabeth Wenk " w:date="2016-12-20T16:32:00Z">
        <w:r>
          <w:t>Guittian</w:t>
        </w:r>
        <w:proofErr w:type="spellEnd"/>
        <w:r>
          <w:t xml:space="preserve">, J. (1993) Why Prunus </w:t>
        </w:r>
        <w:proofErr w:type="spellStart"/>
        <w:r>
          <w:t>mahaleb</w:t>
        </w:r>
        <w:proofErr w:type="spellEnd"/>
        <w:r>
          <w:t xml:space="preserve"> (</w:t>
        </w:r>
        <w:proofErr w:type="spellStart"/>
        <w:r>
          <w:t>Rosaceae</w:t>
        </w:r>
        <w:proofErr w:type="spellEnd"/>
        <w:r>
          <w:t xml:space="preserve">) Produces More Flowers </w:t>
        </w:r>
        <w:proofErr w:type="gramStart"/>
        <w:r>
          <w:t>Than</w:t>
        </w:r>
        <w:proofErr w:type="gramEnd"/>
        <w:r>
          <w:t xml:space="preserve"> Fruits. </w:t>
        </w:r>
        <w:r>
          <w:rPr>
            <w:i/>
            <w:iCs/>
          </w:rPr>
          <w:t>American Journal of Botany</w:t>
        </w:r>
        <w:r>
          <w:t xml:space="preserve">, </w:t>
        </w:r>
        <w:r>
          <w:rPr>
            <w:b/>
            <w:bCs/>
          </w:rPr>
          <w:t>80</w:t>
        </w:r>
        <w:r>
          <w:t>, 1305–1309.</w:t>
        </w:r>
      </w:ins>
    </w:p>
    <w:p w14:paraId="7A7FE66C" w14:textId="77777777" w:rsidR="00456166" w:rsidRDefault="00456166" w:rsidP="00456166">
      <w:pPr>
        <w:pStyle w:val="Bibliography"/>
        <w:rPr>
          <w:ins w:id="181" w:author="Dr Elizabeth Wenk " w:date="2016-12-20T16:32:00Z"/>
        </w:rPr>
      </w:pPr>
      <w:ins w:id="182" w:author="Dr Elizabeth Wenk " w:date="2016-12-20T16:32:00Z">
        <w:r>
          <w:t xml:space="preserve">Haig, D. &amp; Westoby, M. (1988) </w:t>
        </w:r>
        <w:proofErr w:type="gramStart"/>
        <w:r>
          <w:t>On</w:t>
        </w:r>
        <w:proofErr w:type="gramEnd"/>
        <w:r>
          <w:t xml:space="preserve"> limits to seed production. </w:t>
        </w:r>
        <w:r>
          <w:rPr>
            <w:i/>
            <w:iCs/>
          </w:rPr>
          <w:t>American Naturalist</w:t>
        </w:r>
        <w:r>
          <w:t xml:space="preserve">, </w:t>
        </w:r>
        <w:r>
          <w:rPr>
            <w:b/>
            <w:bCs/>
          </w:rPr>
          <w:t>131</w:t>
        </w:r>
        <w:r>
          <w:t>, 757–759.</w:t>
        </w:r>
      </w:ins>
    </w:p>
    <w:p w14:paraId="17B7A8FC" w14:textId="77777777" w:rsidR="00456166" w:rsidRDefault="00456166" w:rsidP="00456166">
      <w:pPr>
        <w:pStyle w:val="Bibliography"/>
        <w:rPr>
          <w:ins w:id="183" w:author="Dr Elizabeth Wenk " w:date="2016-12-20T16:32:00Z"/>
        </w:rPr>
      </w:pPr>
      <w:ins w:id="184" w:author="Dr Elizabeth Wenk " w:date="2016-12-20T16:32:00Z">
        <w:r>
          <w:t xml:space="preserve">Harder, L.D. &amp; Barrett, S.C.H. (2006) </w:t>
        </w:r>
        <w:r>
          <w:rPr>
            <w:i/>
            <w:iCs/>
          </w:rPr>
          <w:t>Ecology and Evolution of Flowers</w:t>
        </w:r>
        <w:r>
          <w:t>. Oxford University Press.</w:t>
        </w:r>
      </w:ins>
    </w:p>
    <w:p w14:paraId="7BDA86D0" w14:textId="77777777" w:rsidR="00456166" w:rsidRDefault="00456166" w:rsidP="00456166">
      <w:pPr>
        <w:pStyle w:val="Bibliography"/>
        <w:rPr>
          <w:ins w:id="185" w:author="Dr Elizabeth Wenk " w:date="2016-12-20T16:32:00Z"/>
        </w:rPr>
      </w:pPr>
      <w:ins w:id="186" w:author="Dr Elizabeth Wenk " w:date="2016-12-20T16:32:00Z">
        <w:r>
          <w:t xml:space="preserve">Harder, L.D. &amp; Johnson, S.D. (2009) Darwin’s beautiful contrivances: evolutionary and functional evidence for floral adaptation. </w:t>
        </w:r>
        <w:r>
          <w:rPr>
            <w:i/>
            <w:iCs/>
          </w:rPr>
          <w:t xml:space="preserve">New </w:t>
        </w:r>
        <w:proofErr w:type="spellStart"/>
        <w:r>
          <w:rPr>
            <w:i/>
            <w:iCs/>
          </w:rPr>
          <w:t>Phytologist</w:t>
        </w:r>
        <w:proofErr w:type="spellEnd"/>
        <w:r>
          <w:t xml:space="preserve">, </w:t>
        </w:r>
        <w:r>
          <w:rPr>
            <w:b/>
            <w:bCs/>
          </w:rPr>
          <w:t>183</w:t>
        </w:r>
        <w:r>
          <w:t>, 530–545.</w:t>
        </w:r>
      </w:ins>
    </w:p>
    <w:p w14:paraId="0972CD68" w14:textId="77777777" w:rsidR="00456166" w:rsidRDefault="00456166" w:rsidP="00456166">
      <w:pPr>
        <w:pStyle w:val="Bibliography"/>
        <w:rPr>
          <w:ins w:id="187" w:author="Dr Elizabeth Wenk " w:date="2016-12-20T16:32:00Z"/>
        </w:rPr>
      </w:pPr>
      <w:ins w:id="188" w:author="Dr Elizabeth Wenk " w:date="2016-12-20T16:32:00Z">
        <w:r>
          <w:t xml:space="preserve">Harder, L.D., Jordan, C.Y., Gross, W.E. &amp; </w:t>
        </w:r>
        <w:proofErr w:type="spellStart"/>
        <w:r>
          <w:t>Routley</w:t>
        </w:r>
        <w:proofErr w:type="spellEnd"/>
        <w:r>
          <w:t xml:space="preserve">, M.B. (2004) </w:t>
        </w:r>
        <w:proofErr w:type="gramStart"/>
        <w:r>
          <w:t>Beyond</w:t>
        </w:r>
        <w:proofErr w:type="gramEnd"/>
        <w:r>
          <w:t xml:space="preserve"> </w:t>
        </w:r>
        <w:proofErr w:type="spellStart"/>
        <w:r>
          <w:t>floricentrism</w:t>
        </w:r>
        <w:proofErr w:type="spellEnd"/>
        <w:r>
          <w:t xml:space="preserve">: The pollination function of inflorescences. </w:t>
        </w:r>
        <w:r>
          <w:rPr>
            <w:i/>
            <w:iCs/>
          </w:rPr>
          <w:t>Plant Species Biology</w:t>
        </w:r>
        <w:r>
          <w:t xml:space="preserve">, </w:t>
        </w:r>
        <w:r>
          <w:rPr>
            <w:b/>
            <w:bCs/>
          </w:rPr>
          <w:t>19</w:t>
        </w:r>
        <w:r>
          <w:t>, 137–148.</w:t>
        </w:r>
      </w:ins>
    </w:p>
    <w:p w14:paraId="143EBB5E" w14:textId="77777777" w:rsidR="00456166" w:rsidRDefault="00456166" w:rsidP="00456166">
      <w:pPr>
        <w:pStyle w:val="Bibliography"/>
        <w:rPr>
          <w:ins w:id="189" w:author="Dr Elizabeth Wenk " w:date="2016-12-20T16:32:00Z"/>
        </w:rPr>
      </w:pPr>
      <w:proofErr w:type="spellStart"/>
      <w:ins w:id="190" w:author="Dr Elizabeth Wenk " w:date="2016-12-20T16:32:00Z">
        <w:r>
          <w:t>Henery</w:t>
        </w:r>
        <w:proofErr w:type="spellEnd"/>
        <w:r>
          <w:t xml:space="preserve">, M. &amp; Westoby, M. (2001) Seed mass and seed nutrient content as predictors of seed output variation between species. </w:t>
        </w:r>
        <w:proofErr w:type="spellStart"/>
        <w:r>
          <w:rPr>
            <w:i/>
            <w:iCs/>
          </w:rPr>
          <w:t>Oikos</w:t>
        </w:r>
        <w:proofErr w:type="spellEnd"/>
        <w:r>
          <w:t xml:space="preserve">, </w:t>
        </w:r>
        <w:r>
          <w:rPr>
            <w:b/>
            <w:bCs/>
          </w:rPr>
          <w:t>92</w:t>
        </w:r>
        <w:r>
          <w:t>, 479–490.</w:t>
        </w:r>
      </w:ins>
    </w:p>
    <w:p w14:paraId="45A6BB8C" w14:textId="77777777" w:rsidR="00456166" w:rsidRDefault="00456166" w:rsidP="00456166">
      <w:pPr>
        <w:pStyle w:val="Bibliography"/>
        <w:rPr>
          <w:ins w:id="191" w:author="Dr Elizabeth Wenk " w:date="2016-12-20T16:32:00Z"/>
        </w:rPr>
      </w:pPr>
      <w:proofErr w:type="spellStart"/>
      <w:ins w:id="192" w:author="Dr Elizabeth Wenk " w:date="2016-12-20T16:32:00Z">
        <w:r>
          <w:t>Hermanutz</w:t>
        </w:r>
        <w:proofErr w:type="spellEnd"/>
        <w:r>
          <w:t xml:space="preserve">, L., Innes, D., Denham, </w:t>
        </w:r>
        <w:proofErr w:type="gramStart"/>
        <w:r>
          <w:t>A</w:t>
        </w:r>
        <w:proofErr w:type="gramEnd"/>
        <w:r>
          <w:t xml:space="preserve">.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2875BEC1" w14:textId="77777777" w:rsidR="00456166" w:rsidRDefault="00456166" w:rsidP="00456166">
      <w:pPr>
        <w:pStyle w:val="Bibliography"/>
        <w:rPr>
          <w:ins w:id="193" w:author="Dr Elizabeth Wenk " w:date="2016-12-20T16:32:00Z"/>
        </w:rPr>
      </w:pPr>
      <w:ins w:id="194" w:author="Dr Elizabeth Wenk " w:date="2016-12-20T16:32:00Z">
        <w:r>
          <w:t xml:space="preserve">Herrera, C.M., </w:t>
        </w:r>
        <w:proofErr w:type="spellStart"/>
        <w:r>
          <w:t>Jordano</w:t>
        </w:r>
        <w:proofErr w:type="spellEnd"/>
        <w:r>
          <w:t xml:space="preserve">, P., </w:t>
        </w:r>
        <w:proofErr w:type="spellStart"/>
        <w:r>
          <w:t>Guitián</w:t>
        </w:r>
        <w:proofErr w:type="spellEnd"/>
        <w:r>
          <w:t xml:space="preserve">, J. &amp; </w:t>
        </w:r>
        <w:proofErr w:type="spellStart"/>
        <w:r>
          <w:t>Traveset</w:t>
        </w:r>
        <w:proofErr w:type="spellEnd"/>
        <w:r>
          <w:t xml:space="preserve">,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4823C43C" w14:textId="77777777" w:rsidR="00456166" w:rsidRDefault="00456166" w:rsidP="00456166">
      <w:pPr>
        <w:pStyle w:val="Bibliography"/>
        <w:rPr>
          <w:ins w:id="195" w:author="Dr Elizabeth Wenk " w:date="2016-12-20T16:32:00Z"/>
        </w:rPr>
      </w:pPr>
      <w:ins w:id="196" w:author="Dr Elizabeth Wenk " w:date="2016-12-20T16:32:00Z">
        <w:r>
          <w:t xml:space="preserve">Hirayama, D., </w:t>
        </w:r>
        <w:proofErr w:type="spellStart"/>
        <w:r>
          <w:t>Nanami</w:t>
        </w:r>
        <w:proofErr w:type="spellEnd"/>
        <w:r>
          <w:t xml:space="preserve">, S., Itoh, A. &amp; </w:t>
        </w:r>
        <w:proofErr w:type="spellStart"/>
        <w:r>
          <w:t>Yamakura</w:t>
        </w:r>
        <w:proofErr w:type="spellEnd"/>
        <w:r>
          <w:t xml:space="preserve">, T. (2008) Individual resource allocation to vegetative growth and reproduction in subgenus </w:t>
        </w:r>
        <w:proofErr w:type="spellStart"/>
        <w:r>
          <w:rPr>
            <w:i/>
            <w:iCs/>
          </w:rPr>
          <w:t>Cyclobalanopsis</w:t>
        </w:r>
        <w:proofErr w:type="spellEnd"/>
        <w:r>
          <w:t xml:space="preserve"> (</w:t>
        </w:r>
        <w:proofErr w:type="spellStart"/>
        <w:r>
          <w:t>Quercus</w:t>
        </w:r>
        <w:proofErr w:type="spellEnd"/>
        <w:r>
          <w:t xml:space="preserve">, </w:t>
        </w:r>
        <w:proofErr w:type="spellStart"/>
        <w:r>
          <w:t>Fagaceae</w:t>
        </w:r>
        <w:proofErr w:type="spellEnd"/>
        <w:r>
          <w:t xml:space="preserve">) trees. </w:t>
        </w:r>
        <w:r>
          <w:rPr>
            <w:i/>
            <w:iCs/>
          </w:rPr>
          <w:t>Ecological Research</w:t>
        </w:r>
        <w:r>
          <w:t xml:space="preserve">, </w:t>
        </w:r>
        <w:r>
          <w:rPr>
            <w:b/>
            <w:bCs/>
          </w:rPr>
          <w:t>23</w:t>
        </w:r>
        <w:r>
          <w:t>, 451–458.</w:t>
        </w:r>
      </w:ins>
    </w:p>
    <w:p w14:paraId="1F2C0EA3" w14:textId="77777777" w:rsidR="00456166" w:rsidRDefault="00456166" w:rsidP="00456166">
      <w:pPr>
        <w:pStyle w:val="Bibliography"/>
        <w:rPr>
          <w:ins w:id="197" w:author="Dr Elizabeth Wenk " w:date="2016-12-20T16:32:00Z"/>
        </w:rPr>
      </w:pPr>
      <w:ins w:id="198" w:author="Dr Elizabeth Wenk " w:date="2016-12-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783A38B6" w14:textId="77777777" w:rsidR="00456166" w:rsidRDefault="00456166" w:rsidP="00456166">
      <w:pPr>
        <w:pStyle w:val="Bibliography"/>
        <w:rPr>
          <w:ins w:id="199" w:author="Dr Elizabeth Wenk " w:date="2016-12-20T16:32:00Z"/>
        </w:rPr>
      </w:pPr>
      <w:ins w:id="200" w:author="Dr Elizabeth Wenk " w:date="2016-12-20T16:32:00Z">
        <w:r>
          <w:t xml:space="preserve">Hughes, L., Dunlop, M., French, K., Leishman, M.R., Rice, B., </w:t>
        </w:r>
        <w:proofErr w:type="spellStart"/>
        <w:r>
          <w:t>Rodgerson</w:t>
        </w:r>
        <w:proofErr w:type="spellEnd"/>
        <w:r>
          <w:t xml:space="preserve">, L. &amp; Westoby, M. (1994) Predicting dispersal spectra: a minimal set of hypotheses based on plant attributes. </w:t>
        </w:r>
        <w:r>
          <w:rPr>
            <w:i/>
            <w:iCs/>
          </w:rPr>
          <w:t>Journal of Ecology</w:t>
        </w:r>
        <w:r>
          <w:t xml:space="preserve">, </w:t>
        </w:r>
        <w:r>
          <w:rPr>
            <w:b/>
            <w:bCs/>
          </w:rPr>
          <w:t>82</w:t>
        </w:r>
        <w:r>
          <w:t>, 933–950.</w:t>
        </w:r>
      </w:ins>
    </w:p>
    <w:p w14:paraId="6C9E927A" w14:textId="77777777" w:rsidR="00456166" w:rsidRDefault="00456166" w:rsidP="00456166">
      <w:pPr>
        <w:pStyle w:val="Bibliography"/>
        <w:rPr>
          <w:ins w:id="201" w:author="Dr Elizabeth Wenk " w:date="2016-12-20T16:32:00Z"/>
        </w:rPr>
      </w:pPr>
      <w:ins w:id="202" w:author="Dr Elizabeth Wenk " w:date="2016-12-20T16:32:00Z">
        <w:r>
          <w:t xml:space="preserve">Kelly, D. (1994) </w:t>
        </w:r>
        <w:proofErr w:type="gramStart"/>
        <w:r>
          <w:t>The</w:t>
        </w:r>
        <w:proofErr w:type="gramEnd"/>
        <w:r>
          <w:t xml:space="preserve"> evolutionary ecology of mast seeding. </w:t>
        </w:r>
        <w:r>
          <w:rPr>
            <w:i/>
            <w:iCs/>
          </w:rPr>
          <w:t>Trends in Ecology &amp; Evolution</w:t>
        </w:r>
        <w:r>
          <w:t xml:space="preserve">, </w:t>
        </w:r>
        <w:r>
          <w:rPr>
            <w:b/>
            <w:bCs/>
          </w:rPr>
          <w:t>9</w:t>
        </w:r>
        <w:r>
          <w:t>, 465–470.</w:t>
        </w:r>
      </w:ins>
    </w:p>
    <w:p w14:paraId="1A6655F9" w14:textId="77777777" w:rsidR="00456166" w:rsidRDefault="00456166" w:rsidP="00456166">
      <w:pPr>
        <w:pStyle w:val="Bibliography"/>
        <w:rPr>
          <w:ins w:id="203" w:author="Dr Elizabeth Wenk " w:date="2016-12-20T16:32:00Z"/>
        </w:rPr>
      </w:pPr>
      <w:ins w:id="204" w:author="Dr Elizabeth Wenk " w:date="2016-12-20T16:32:00Z">
        <w:r>
          <w:t xml:space="preserve">Kelly, D. &amp; </w:t>
        </w:r>
        <w:proofErr w:type="spellStart"/>
        <w:r>
          <w:t>Sork</w:t>
        </w:r>
        <w:proofErr w:type="spellEnd"/>
        <w:r>
          <w:t xml:space="preserve">, V.L. (2002) Mast seeding in perennial plants: Why, How, Where? </w:t>
        </w:r>
        <w:r>
          <w:rPr>
            <w:i/>
            <w:iCs/>
          </w:rPr>
          <w:t>Annual Review of Ecology and Systematics</w:t>
        </w:r>
        <w:r>
          <w:t xml:space="preserve">, </w:t>
        </w:r>
        <w:r>
          <w:rPr>
            <w:b/>
            <w:bCs/>
          </w:rPr>
          <w:t>33</w:t>
        </w:r>
        <w:r>
          <w:t>, 427–447.</w:t>
        </w:r>
      </w:ins>
    </w:p>
    <w:p w14:paraId="62FCEA7A" w14:textId="77777777" w:rsidR="00456166" w:rsidRDefault="00456166" w:rsidP="00456166">
      <w:pPr>
        <w:pStyle w:val="Bibliography"/>
        <w:rPr>
          <w:ins w:id="205" w:author="Dr Elizabeth Wenk " w:date="2016-12-20T16:32:00Z"/>
        </w:rPr>
      </w:pPr>
      <w:ins w:id="206" w:author="Dr Elizabeth Wenk " w:date="2016-12-20T16:32:00Z">
        <w:r>
          <w:t xml:space="preserve">Knight, T.M., </w:t>
        </w:r>
        <w:proofErr w:type="spellStart"/>
        <w:r>
          <w:t>Steets</w:t>
        </w:r>
        <w:proofErr w:type="spellEnd"/>
        <w:r>
          <w:t xml:space="preserve">, J.A., </w:t>
        </w:r>
        <w:proofErr w:type="spellStart"/>
        <w:r>
          <w:t>Vamosi</w:t>
        </w:r>
        <w:proofErr w:type="spellEnd"/>
        <w:r>
          <w:t xml:space="preserve">, J.C., Mazer, S.J., </w:t>
        </w:r>
        <w:proofErr w:type="spellStart"/>
        <w:r>
          <w:t>Burd</w:t>
        </w:r>
        <w:proofErr w:type="spellEnd"/>
        <w:r>
          <w:t xml:space="preserve">, M., Campbell, D.R., </w:t>
        </w:r>
        <w:proofErr w:type="spellStart"/>
        <w:r>
          <w:t>Dudash</w:t>
        </w:r>
        <w:proofErr w:type="spellEnd"/>
        <w:r>
          <w:t xml:space="preserve">,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1BBC2CEE" w14:textId="77777777" w:rsidR="00456166" w:rsidRDefault="00456166" w:rsidP="00456166">
      <w:pPr>
        <w:pStyle w:val="Bibliography"/>
        <w:rPr>
          <w:ins w:id="207" w:author="Dr Elizabeth Wenk " w:date="2016-12-20T16:32:00Z"/>
        </w:rPr>
      </w:pPr>
      <w:proofErr w:type="spellStart"/>
      <w:ins w:id="208" w:author="Dr Elizabeth Wenk " w:date="2016-12-20T16:32:00Z">
        <w:r>
          <w:t>Kodela</w:t>
        </w:r>
        <w:proofErr w:type="spellEnd"/>
        <w:r>
          <w:t xml:space="preserve">, P.G. &amp; Dodson, J.R. (1988) late Holocene vegetation and fire record from Ku-ring-gai Chase National Park, New South Wales. </w:t>
        </w:r>
        <w:r>
          <w:rPr>
            <w:i/>
            <w:iCs/>
          </w:rPr>
          <w:t xml:space="preserve">Proceedings of the </w:t>
        </w:r>
        <w:proofErr w:type="spellStart"/>
        <w:r>
          <w:rPr>
            <w:i/>
            <w:iCs/>
          </w:rPr>
          <w:t>Linnean</w:t>
        </w:r>
        <w:proofErr w:type="spellEnd"/>
        <w:r>
          <w:rPr>
            <w:i/>
            <w:iCs/>
          </w:rPr>
          <w:t xml:space="preserve"> Society of New South Wales</w:t>
        </w:r>
        <w:r>
          <w:t>.</w:t>
        </w:r>
      </w:ins>
    </w:p>
    <w:p w14:paraId="1D145B70" w14:textId="77777777" w:rsidR="00456166" w:rsidRDefault="00456166" w:rsidP="00456166">
      <w:pPr>
        <w:pStyle w:val="Bibliography"/>
        <w:rPr>
          <w:ins w:id="209" w:author="Dr Elizabeth Wenk " w:date="2016-12-20T16:32:00Z"/>
        </w:rPr>
      </w:pPr>
      <w:ins w:id="210" w:author="Dr Elizabeth Wenk " w:date="2016-12-20T16:32:00Z">
        <w:r>
          <w:lastRenderedPageBreak/>
          <w:t xml:space="preserve">Kozlowski, J. (1992) </w:t>
        </w:r>
        <w:proofErr w:type="gramStart"/>
        <w:r>
          <w:t>Optimal</w:t>
        </w:r>
        <w:proofErr w:type="gramEnd"/>
        <w:r>
          <w:t xml:space="preserve"> allocation of resources to growth and reproduction: Implications for age and size at maturity. </w:t>
        </w:r>
        <w:r>
          <w:rPr>
            <w:i/>
            <w:iCs/>
          </w:rPr>
          <w:t>Trends in Ecology &amp; Evolution</w:t>
        </w:r>
        <w:r>
          <w:t xml:space="preserve">, </w:t>
        </w:r>
        <w:r>
          <w:rPr>
            <w:b/>
            <w:bCs/>
          </w:rPr>
          <w:t>7</w:t>
        </w:r>
        <w:r>
          <w:t>, 15–19.</w:t>
        </w:r>
      </w:ins>
    </w:p>
    <w:p w14:paraId="31049B46" w14:textId="77777777" w:rsidR="00456166" w:rsidRDefault="00456166" w:rsidP="00456166">
      <w:pPr>
        <w:pStyle w:val="Bibliography"/>
        <w:rPr>
          <w:ins w:id="211" w:author="Dr Elizabeth Wenk " w:date="2016-12-20T16:32:00Z"/>
        </w:rPr>
      </w:pPr>
      <w:ins w:id="212" w:author="Dr Elizabeth Wenk " w:date="2016-12-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18C5A021" w14:textId="77777777" w:rsidR="00456166" w:rsidRDefault="00456166" w:rsidP="00456166">
      <w:pPr>
        <w:pStyle w:val="Bibliography"/>
        <w:rPr>
          <w:ins w:id="213" w:author="Dr Elizabeth Wenk " w:date="2016-12-20T16:32:00Z"/>
        </w:rPr>
      </w:pPr>
      <w:proofErr w:type="spellStart"/>
      <w:ins w:id="214" w:author="Dr Elizabeth Wenk " w:date="2016-12-20T16:32:00Z">
        <w:r>
          <w:t>Lázaro</w:t>
        </w:r>
        <w:proofErr w:type="spellEnd"/>
        <w:r>
          <w:t xml:space="preserve">, A., </w:t>
        </w:r>
        <w:proofErr w:type="spellStart"/>
        <w:r>
          <w:t>Jakobsson</w:t>
        </w:r>
        <w:proofErr w:type="spellEnd"/>
        <w:r>
          <w:t xml:space="preserve">, A. &amp; </w:t>
        </w:r>
        <w:proofErr w:type="spellStart"/>
        <w:r>
          <w:t>Totland</w:t>
        </w:r>
        <w:proofErr w:type="spellEnd"/>
        <w:r>
          <w:t xml:space="preserve">, Ø. (2013) </w:t>
        </w:r>
        <w:proofErr w:type="gramStart"/>
        <w:r>
          <w:t>How</w:t>
        </w:r>
        <w:proofErr w:type="gramEnd"/>
        <w:r>
          <w:t xml:space="preserve"> do pollinator visitation rate and seed set relate to species’ floral traits and community context? </w:t>
        </w:r>
        <w:proofErr w:type="spellStart"/>
        <w:r>
          <w:rPr>
            <w:i/>
            <w:iCs/>
          </w:rPr>
          <w:t>Oecologia</w:t>
        </w:r>
        <w:proofErr w:type="spellEnd"/>
        <w:r>
          <w:t xml:space="preserve">, </w:t>
        </w:r>
        <w:r>
          <w:rPr>
            <w:b/>
            <w:bCs/>
          </w:rPr>
          <w:t>173</w:t>
        </w:r>
        <w:r>
          <w:t>, 881–893.</w:t>
        </w:r>
      </w:ins>
    </w:p>
    <w:p w14:paraId="709CC157" w14:textId="77777777" w:rsidR="00456166" w:rsidRDefault="00456166" w:rsidP="00456166">
      <w:pPr>
        <w:pStyle w:val="Bibliography"/>
        <w:rPr>
          <w:ins w:id="215" w:author="Dr Elizabeth Wenk " w:date="2016-12-20T16:32:00Z"/>
        </w:rPr>
      </w:pPr>
      <w:ins w:id="216" w:author="Dr Elizabeth Wenk " w:date="2016-12-20T16:32:00Z">
        <w:r>
          <w:t xml:space="preserve">Leishman, M.R. (2001) Does the seed size/number trade-off model determine plant community structure? An assessment of the model mechanisms and their generality. </w:t>
        </w:r>
        <w:proofErr w:type="spellStart"/>
        <w:r>
          <w:rPr>
            <w:i/>
            <w:iCs/>
          </w:rPr>
          <w:t>Oikos</w:t>
        </w:r>
        <w:proofErr w:type="spellEnd"/>
        <w:r>
          <w:t xml:space="preserve">, </w:t>
        </w:r>
        <w:r>
          <w:rPr>
            <w:b/>
            <w:bCs/>
          </w:rPr>
          <w:t>93</w:t>
        </w:r>
        <w:r>
          <w:t>, 294–302.</w:t>
        </w:r>
      </w:ins>
    </w:p>
    <w:p w14:paraId="48B21F04" w14:textId="77777777" w:rsidR="00456166" w:rsidRDefault="00456166" w:rsidP="00456166">
      <w:pPr>
        <w:pStyle w:val="Bibliography"/>
        <w:rPr>
          <w:ins w:id="217" w:author="Dr Elizabeth Wenk " w:date="2016-12-20T16:32:00Z"/>
        </w:rPr>
      </w:pPr>
      <w:ins w:id="218" w:author="Dr Elizabeth Wenk " w:date="2016-12-20T16:32:00Z">
        <w:r>
          <w:t xml:space="preserve">Lloyd, S., </w:t>
        </w:r>
        <w:proofErr w:type="spellStart"/>
        <w:r>
          <w:t>Ayre</w:t>
        </w:r>
        <w:proofErr w:type="spellEnd"/>
        <w:r>
          <w:t xml:space="preserve">, D.J. &amp; Whelan, R.J. (2002) </w:t>
        </w:r>
        <w:proofErr w:type="gramStart"/>
        <w:r>
          <w:t>A</w:t>
        </w:r>
        <w:proofErr w:type="gramEnd"/>
        <w:r>
          <w:t xml:space="preserve">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745CB265" w14:textId="77777777" w:rsidR="00456166" w:rsidRDefault="00456166" w:rsidP="00456166">
      <w:pPr>
        <w:pStyle w:val="Bibliography"/>
        <w:rPr>
          <w:ins w:id="219" w:author="Dr Elizabeth Wenk " w:date="2016-12-20T16:32:00Z"/>
        </w:rPr>
      </w:pPr>
      <w:ins w:id="220" w:author="Dr Elizabeth Wenk " w:date="2016-12-20T16:32:00Z">
        <w:r>
          <w:t xml:space="preserve">Lord, J.M. &amp; Westoby, M. (2006) Accessory costs of seed production. </w:t>
        </w:r>
        <w:proofErr w:type="spellStart"/>
        <w:r>
          <w:rPr>
            <w:i/>
            <w:iCs/>
          </w:rPr>
          <w:t>Oecologia</w:t>
        </w:r>
        <w:proofErr w:type="spellEnd"/>
        <w:r>
          <w:t xml:space="preserve">, </w:t>
        </w:r>
        <w:r>
          <w:rPr>
            <w:b/>
            <w:bCs/>
          </w:rPr>
          <w:t>150</w:t>
        </w:r>
        <w:r>
          <w:t>, 310–317.</w:t>
        </w:r>
      </w:ins>
    </w:p>
    <w:p w14:paraId="2334B3A5" w14:textId="77777777" w:rsidR="00456166" w:rsidRDefault="00456166" w:rsidP="00456166">
      <w:pPr>
        <w:pStyle w:val="Bibliography"/>
        <w:rPr>
          <w:ins w:id="221" w:author="Dr Elizabeth Wenk " w:date="2016-12-20T16:32:00Z"/>
        </w:rPr>
      </w:pPr>
      <w:ins w:id="222" w:author="Dr Elizabeth Wenk " w:date="2016-12-20T16:32:00Z">
        <w:r>
          <w:t xml:space="preserve">Lord, J.M. &amp; Westoby, M. (2012) Accessory costs of seed production and the evolution of angiosperms. </w:t>
        </w:r>
        <w:r>
          <w:rPr>
            <w:i/>
            <w:iCs/>
          </w:rPr>
          <w:t>Evolution</w:t>
        </w:r>
        <w:r>
          <w:t xml:space="preserve">, </w:t>
        </w:r>
        <w:r>
          <w:rPr>
            <w:b/>
            <w:bCs/>
          </w:rPr>
          <w:t>66</w:t>
        </w:r>
        <w:r>
          <w:t>, 200–210.</w:t>
        </w:r>
      </w:ins>
    </w:p>
    <w:p w14:paraId="37DC8A99" w14:textId="77777777" w:rsidR="00456166" w:rsidRDefault="00456166" w:rsidP="00456166">
      <w:pPr>
        <w:pStyle w:val="Bibliography"/>
        <w:rPr>
          <w:ins w:id="223" w:author="Dr Elizabeth Wenk " w:date="2016-12-20T16:32:00Z"/>
        </w:rPr>
      </w:pPr>
      <w:proofErr w:type="spellStart"/>
      <w:ins w:id="224" w:author="Dr Elizabeth Wenk " w:date="2016-12-20T16:32:00Z">
        <w:r>
          <w:t>Melser</w:t>
        </w:r>
        <w:proofErr w:type="spellEnd"/>
        <w:r>
          <w:t xml:space="preserve">, C. &amp; </w:t>
        </w:r>
        <w:proofErr w:type="spellStart"/>
        <w:r>
          <w:t>Klinkhamer</w:t>
        </w:r>
        <w:proofErr w:type="spellEnd"/>
        <w:r>
          <w:t xml:space="preserve">, P.G.L. (2001) Selective seed abortion increases offspring survival in </w:t>
        </w:r>
        <w:proofErr w:type="spellStart"/>
        <w:r>
          <w:t>Cynoglossum</w:t>
        </w:r>
        <w:proofErr w:type="spellEnd"/>
        <w:r>
          <w:t xml:space="preserve"> </w:t>
        </w:r>
        <w:proofErr w:type="spellStart"/>
        <w:r>
          <w:t>officinale</w:t>
        </w:r>
        <w:proofErr w:type="spellEnd"/>
        <w:r>
          <w:t xml:space="preserve"> (</w:t>
        </w:r>
        <w:proofErr w:type="spellStart"/>
        <w:r>
          <w:t>Boraginaceae</w:t>
        </w:r>
        <w:proofErr w:type="spellEnd"/>
        <w:r>
          <w:t xml:space="preserve">). </w:t>
        </w:r>
        <w:r>
          <w:rPr>
            <w:i/>
            <w:iCs/>
          </w:rPr>
          <w:t>American Journal of Botany</w:t>
        </w:r>
        <w:r>
          <w:t xml:space="preserve">, </w:t>
        </w:r>
        <w:r>
          <w:rPr>
            <w:b/>
            <w:bCs/>
          </w:rPr>
          <w:t>88</w:t>
        </w:r>
        <w:r>
          <w:t>, 1033–1040.</w:t>
        </w:r>
      </w:ins>
    </w:p>
    <w:p w14:paraId="22BDD844" w14:textId="77777777" w:rsidR="00456166" w:rsidRDefault="00456166" w:rsidP="00456166">
      <w:pPr>
        <w:pStyle w:val="Bibliography"/>
        <w:rPr>
          <w:ins w:id="225" w:author="Dr Elizabeth Wenk " w:date="2016-12-20T16:32:00Z"/>
        </w:rPr>
      </w:pPr>
      <w:ins w:id="226" w:author="Dr Elizabeth Wenk " w:date="2016-12-20T16:32:00Z">
        <w:r>
          <w:t xml:space="preserve">Miller, T.E.X., Williams, J.L., </w:t>
        </w:r>
        <w:proofErr w:type="spellStart"/>
        <w:r>
          <w:t>Jongejans</w:t>
        </w:r>
        <w:proofErr w:type="spellEnd"/>
        <w:r>
          <w:t xml:space="preserve">, E., </w:t>
        </w:r>
        <w:proofErr w:type="spellStart"/>
        <w:r>
          <w:t>Brys</w:t>
        </w:r>
        <w:proofErr w:type="spellEnd"/>
        <w:r>
          <w:t xml:space="preserve">, </w:t>
        </w:r>
        <w:proofErr w:type="gramStart"/>
        <w:r>
          <w:t>R</w:t>
        </w:r>
        <w:proofErr w:type="gramEnd"/>
        <w:r>
          <w:t xml:space="preserve">. &amp; </w:t>
        </w:r>
        <w:proofErr w:type="spellStart"/>
        <w:r>
          <w:t>Jacquemyn</w:t>
        </w:r>
        <w:proofErr w:type="spellEnd"/>
        <w:r>
          <w:t xml:space="preserve">,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681E6385" w14:textId="77777777" w:rsidR="00456166" w:rsidRDefault="00456166" w:rsidP="00456166">
      <w:pPr>
        <w:pStyle w:val="Bibliography"/>
        <w:rPr>
          <w:ins w:id="227" w:author="Dr Elizabeth Wenk " w:date="2016-12-20T16:32:00Z"/>
        </w:rPr>
      </w:pPr>
      <w:proofErr w:type="spellStart"/>
      <w:ins w:id="228" w:author="Dr Elizabeth Wenk " w:date="2016-12-20T16:32:00Z">
        <w:r>
          <w:t>Mironchenko</w:t>
        </w:r>
        <w:proofErr w:type="spellEnd"/>
        <w:r>
          <w:t xml:space="preserve">, A. &amp; </w:t>
        </w:r>
        <w:proofErr w:type="spellStart"/>
        <w:r>
          <w:t>Kozłowski</w:t>
        </w:r>
        <w:proofErr w:type="spellEnd"/>
        <w:r>
          <w:t xml:space="preserve">, J. (2014) </w:t>
        </w:r>
        <w:proofErr w:type="gramStart"/>
        <w:r>
          <w:t>Optimal</w:t>
        </w:r>
        <w:proofErr w:type="gramEnd"/>
        <w:r>
          <w:t xml:space="preserve"> allocation patterns and optimal seed mass of a perennial plant. </w:t>
        </w:r>
        <w:r>
          <w:rPr>
            <w:i/>
            <w:iCs/>
          </w:rPr>
          <w:t>Journal of Theoretical Biology</w:t>
        </w:r>
        <w:r>
          <w:t xml:space="preserve">, </w:t>
        </w:r>
        <w:r>
          <w:rPr>
            <w:b/>
            <w:bCs/>
          </w:rPr>
          <w:t>354</w:t>
        </w:r>
        <w:r>
          <w:t>, 12–24.</w:t>
        </w:r>
      </w:ins>
    </w:p>
    <w:p w14:paraId="70DCD5B5" w14:textId="77777777" w:rsidR="00456166" w:rsidRDefault="00456166" w:rsidP="00456166">
      <w:pPr>
        <w:pStyle w:val="Bibliography"/>
        <w:rPr>
          <w:ins w:id="229" w:author="Dr Elizabeth Wenk " w:date="2016-12-20T16:32:00Z"/>
        </w:rPr>
      </w:pPr>
      <w:ins w:id="230" w:author="Dr Elizabeth Wenk " w:date="2016-12-20T16:32:00Z">
        <w:r>
          <w:t xml:space="preserve">Mitchell, R.J. (1997) Effects of pollination intensity on </w:t>
        </w:r>
        <w:proofErr w:type="spellStart"/>
        <w:r>
          <w:rPr>
            <w:i/>
            <w:iCs/>
          </w:rPr>
          <w:t>Lesquerella</w:t>
        </w:r>
        <w:proofErr w:type="spellEnd"/>
        <w:r>
          <w:rPr>
            <w:i/>
            <w:iCs/>
          </w:rPr>
          <w:t xml:space="preserve"> </w:t>
        </w:r>
        <w:proofErr w:type="spellStart"/>
        <w:r>
          <w:rPr>
            <w:i/>
            <w:iCs/>
          </w:rPr>
          <w:t>fendleri</w:t>
        </w:r>
        <w:proofErr w:type="spellEnd"/>
        <w:r>
          <w:t xml:space="preserve"> seed set: variation among plants. </w:t>
        </w:r>
        <w:proofErr w:type="spellStart"/>
        <w:r>
          <w:rPr>
            <w:i/>
            <w:iCs/>
          </w:rPr>
          <w:t>Oecologia</w:t>
        </w:r>
        <w:proofErr w:type="spellEnd"/>
        <w:r>
          <w:t xml:space="preserve">, </w:t>
        </w:r>
        <w:r>
          <w:rPr>
            <w:b/>
            <w:bCs/>
          </w:rPr>
          <w:t>109</w:t>
        </w:r>
        <w:r>
          <w:t>, 382–388.</w:t>
        </w:r>
      </w:ins>
    </w:p>
    <w:p w14:paraId="62FF6C46" w14:textId="77777777" w:rsidR="00456166" w:rsidRDefault="00456166" w:rsidP="00456166">
      <w:pPr>
        <w:pStyle w:val="Bibliography"/>
        <w:rPr>
          <w:ins w:id="231" w:author="Dr Elizabeth Wenk " w:date="2016-12-20T16:32:00Z"/>
        </w:rPr>
      </w:pPr>
      <w:ins w:id="232" w:author="Dr Elizabeth Wenk " w:date="2016-12-20T16:32:00Z">
        <w:r>
          <w:t xml:space="preserve">Mock, D.W. &amp; Forbes, L.S. (1995) </w:t>
        </w:r>
        <w:proofErr w:type="gramStart"/>
        <w:r>
          <w:t>The</w:t>
        </w:r>
        <w:proofErr w:type="gramEnd"/>
        <w:r>
          <w:t xml:space="preserve"> evolution of parental optimism. </w:t>
        </w:r>
        <w:r>
          <w:rPr>
            <w:i/>
            <w:iCs/>
          </w:rPr>
          <w:t>Trends in Ecology &amp; Evolution</w:t>
        </w:r>
        <w:r>
          <w:t xml:space="preserve">, </w:t>
        </w:r>
        <w:r>
          <w:rPr>
            <w:b/>
            <w:bCs/>
          </w:rPr>
          <w:t>10</w:t>
        </w:r>
        <w:r>
          <w:t>, 130–134.</w:t>
        </w:r>
      </w:ins>
    </w:p>
    <w:p w14:paraId="7BE9AC71" w14:textId="77777777" w:rsidR="00456166" w:rsidRDefault="00456166" w:rsidP="00456166">
      <w:pPr>
        <w:pStyle w:val="Bibliography"/>
        <w:rPr>
          <w:ins w:id="233" w:author="Dr Elizabeth Wenk " w:date="2016-12-20T16:32:00Z"/>
        </w:rPr>
      </w:pPr>
      <w:ins w:id="234" w:author="Dr Elizabeth Wenk " w:date="2016-12-20T16:32:00Z">
        <w:r>
          <w:t xml:space="preserve">Moles, A.T., </w:t>
        </w:r>
        <w:proofErr w:type="spellStart"/>
        <w:r>
          <w:t>Ackerly</w:t>
        </w:r>
        <w:proofErr w:type="spellEnd"/>
        <w:r>
          <w:t xml:space="preserve">, D.D., Webb, C.O., </w:t>
        </w:r>
        <w:proofErr w:type="spellStart"/>
        <w:r>
          <w:t>Tweddle</w:t>
        </w:r>
        <w:proofErr w:type="spellEnd"/>
        <w:r>
          <w:t xml:space="preserv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4E896449" w14:textId="77777777" w:rsidR="00456166" w:rsidRDefault="00456166" w:rsidP="00456166">
      <w:pPr>
        <w:pStyle w:val="Bibliography"/>
        <w:rPr>
          <w:ins w:id="235" w:author="Dr Elizabeth Wenk " w:date="2016-12-20T16:32:00Z"/>
        </w:rPr>
      </w:pPr>
      <w:ins w:id="236" w:author="Dr Elizabeth Wenk " w:date="2016-12-20T16:32:00Z">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ins>
    </w:p>
    <w:p w14:paraId="07D91A77" w14:textId="77777777" w:rsidR="00456166" w:rsidRDefault="00456166" w:rsidP="00456166">
      <w:pPr>
        <w:pStyle w:val="Bibliography"/>
        <w:rPr>
          <w:ins w:id="237" w:author="Dr Elizabeth Wenk " w:date="2016-12-20T16:32:00Z"/>
        </w:rPr>
      </w:pPr>
      <w:ins w:id="238" w:author="Dr Elizabeth Wenk " w:date="2016-12-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2ED907D2" w14:textId="77777777" w:rsidR="00456166" w:rsidRDefault="00456166" w:rsidP="00456166">
      <w:pPr>
        <w:pStyle w:val="Bibliography"/>
        <w:rPr>
          <w:ins w:id="239" w:author="Dr Elizabeth Wenk " w:date="2016-12-20T16:32:00Z"/>
        </w:rPr>
      </w:pPr>
      <w:ins w:id="240" w:author="Dr Elizabeth Wenk " w:date="2016-12-20T16:32:00Z">
        <w:r>
          <w:t xml:space="preserve">Moles, A.T. &amp; Westoby, M. (2006) Seed size and plant strategy across the whole life cycle. </w:t>
        </w:r>
        <w:proofErr w:type="spellStart"/>
        <w:r>
          <w:rPr>
            <w:i/>
            <w:iCs/>
          </w:rPr>
          <w:t>Oikos</w:t>
        </w:r>
        <w:proofErr w:type="spellEnd"/>
        <w:r>
          <w:t xml:space="preserve">, </w:t>
        </w:r>
        <w:r>
          <w:rPr>
            <w:b/>
            <w:bCs/>
          </w:rPr>
          <w:t>113</w:t>
        </w:r>
        <w:r>
          <w:t>, 91–105.</w:t>
        </w:r>
      </w:ins>
    </w:p>
    <w:p w14:paraId="570DCCCB" w14:textId="77777777" w:rsidR="00456166" w:rsidRDefault="00456166" w:rsidP="00456166">
      <w:pPr>
        <w:pStyle w:val="Bibliography"/>
        <w:rPr>
          <w:ins w:id="241" w:author="Dr Elizabeth Wenk " w:date="2016-12-20T16:32:00Z"/>
        </w:rPr>
      </w:pPr>
      <w:ins w:id="242" w:author="Dr Elizabeth Wenk " w:date="2016-12-20T16:32:00Z">
        <w:r>
          <w:lastRenderedPageBreak/>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477668DA" w14:textId="77777777" w:rsidR="00456166" w:rsidRDefault="00456166" w:rsidP="00456166">
      <w:pPr>
        <w:pStyle w:val="Bibliography"/>
        <w:rPr>
          <w:ins w:id="243" w:author="Dr Elizabeth Wenk " w:date="2016-12-20T16:32:00Z"/>
        </w:rPr>
      </w:pPr>
      <w:ins w:id="244" w:author="Dr Elizabeth Wenk " w:date="2016-12-20T16:32:00Z">
        <w:r>
          <w:t xml:space="preserve">NSW Office of the Environment. (2006) </w:t>
        </w:r>
        <w:r>
          <w:rPr>
            <w:i/>
            <w:iCs/>
          </w:rPr>
          <w:t>Ku-Ring-Gai Chase National Park Fire Management Strategy</w:t>
        </w:r>
        <w:r>
          <w:t>.</w:t>
        </w:r>
      </w:ins>
    </w:p>
    <w:p w14:paraId="24A15C9F" w14:textId="77777777" w:rsidR="00456166" w:rsidRDefault="00456166" w:rsidP="00456166">
      <w:pPr>
        <w:pStyle w:val="Bibliography"/>
        <w:rPr>
          <w:ins w:id="245" w:author="Dr Elizabeth Wenk " w:date="2016-12-20T16:32:00Z"/>
        </w:rPr>
      </w:pPr>
      <w:proofErr w:type="spellStart"/>
      <w:ins w:id="246" w:author="Dr Elizabeth Wenk " w:date="2016-12-20T16:32:00Z">
        <w:r>
          <w:t>Obeso</w:t>
        </w:r>
        <w:proofErr w:type="spellEnd"/>
        <w:r>
          <w:t xml:space="preserve">, J.R. (2002) </w:t>
        </w:r>
        <w:proofErr w:type="gramStart"/>
        <w:r>
          <w:t>The</w:t>
        </w:r>
        <w:proofErr w:type="gramEnd"/>
        <w:r>
          <w:t xml:space="preserve"> costs of reproduction in plants. </w:t>
        </w:r>
        <w:r>
          <w:rPr>
            <w:i/>
            <w:iCs/>
          </w:rPr>
          <w:t xml:space="preserve">New </w:t>
        </w:r>
        <w:proofErr w:type="spellStart"/>
        <w:r>
          <w:rPr>
            <w:i/>
            <w:iCs/>
          </w:rPr>
          <w:t>Phytologist</w:t>
        </w:r>
        <w:proofErr w:type="spellEnd"/>
        <w:r>
          <w:t xml:space="preserve">, </w:t>
        </w:r>
        <w:r>
          <w:rPr>
            <w:b/>
            <w:bCs/>
          </w:rPr>
          <w:t>155</w:t>
        </w:r>
        <w:r>
          <w:t>, 321–348.</w:t>
        </w:r>
      </w:ins>
    </w:p>
    <w:p w14:paraId="5D6B090A" w14:textId="77777777" w:rsidR="00456166" w:rsidRDefault="00456166" w:rsidP="00456166">
      <w:pPr>
        <w:pStyle w:val="Bibliography"/>
        <w:rPr>
          <w:ins w:id="247" w:author="Dr Elizabeth Wenk " w:date="2016-12-20T16:32:00Z"/>
        </w:rPr>
      </w:pPr>
      <w:proofErr w:type="spellStart"/>
      <w:ins w:id="248" w:author="Dr Elizabeth Wenk " w:date="2016-12-20T16:32:00Z">
        <w:r>
          <w:t>Obeso</w:t>
        </w:r>
        <w:proofErr w:type="spellEnd"/>
        <w:r>
          <w:t xml:space="preserve">, J.R. (2004) </w:t>
        </w:r>
        <w:proofErr w:type="gramStart"/>
        <w:r>
          <w:t>A</w:t>
        </w:r>
        <w:proofErr w:type="gramEnd"/>
        <w:r>
          <w:t xml:space="preserve">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6E46B732" w14:textId="77777777" w:rsidR="00456166" w:rsidRDefault="00456166" w:rsidP="00456166">
      <w:pPr>
        <w:pStyle w:val="Bibliography"/>
        <w:rPr>
          <w:ins w:id="249" w:author="Dr Elizabeth Wenk " w:date="2016-12-20T16:32:00Z"/>
        </w:rPr>
      </w:pPr>
      <w:ins w:id="250" w:author="Dr Elizabeth Wenk " w:date="2016-12-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29EEEEF4" w14:textId="77777777" w:rsidR="00456166" w:rsidRDefault="00456166" w:rsidP="00456166">
      <w:pPr>
        <w:pStyle w:val="Bibliography"/>
        <w:rPr>
          <w:ins w:id="251" w:author="Dr Elizabeth Wenk " w:date="2016-12-20T16:32:00Z"/>
        </w:rPr>
      </w:pPr>
      <w:ins w:id="252" w:author="Dr Elizabeth Wenk " w:date="2016-12-20T16:32:00Z">
        <w:r>
          <w:t xml:space="preserve">Pyke, G.H., O’Connor, P.J. &amp; </w:t>
        </w:r>
        <w:proofErr w:type="spellStart"/>
        <w:r>
          <w:t>Recher</w:t>
        </w:r>
        <w:proofErr w:type="spellEnd"/>
        <w:r>
          <w:t xml:space="preserve">,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4E51CECC" w14:textId="77777777" w:rsidR="00456166" w:rsidRDefault="00456166" w:rsidP="00456166">
      <w:pPr>
        <w:pStyle w:val="Bibliography"/>
        <w:rPr>
          <w:ins w:id="253" w:author="Dr Elizabeth Wenk " w:date="2016-12-20T16:32:00Z"/>
        </w:rPr>
      </w:pPr>
      <w:ins w:id="254" w:author="Dr Elizabeth Wenk " w:date="2016-12-20T16:32:00Z">
        <w:r>
          <w:t xml:space="preserve">Ramirez, N. &amp; Berry, P.E. (1997) Effect of sexual systems and </w:t>
        </w:r>
        <w:proofErr w:type="spellStart"/>
        <w:r>
          <w:t>dichogamy</w:t>
        </w:r>
        <w:proofErr w:type="spellEnd"/>
        <w:r>
          <w:t xml:space="preserve"> on levels of abortion and biomass allocation in plant reproductive structures. </w:t>
        </w:r>
        <w:r>
          <w:rPr>
            <w:i/>
            <w:iCs/>
          </w:rPr>
          <w:t>Canadian Journal of Botany</w:t>
        </w:r>
        <w:r>
          <w:t xml:space="preserve">, </w:t>
        </w:r>
        <w:r>
          <w:rPr>
            <w:b/>
            <w:bCs/>
          </w:rPr>
          <w:t>75</w:t>
        </w:r>
        <w:r>
          <w:t>, 457–461.</w:t>
        </w:r>
      </w:ins>
    </w:p>
    <w:p w14:paraId="33773EE1" w14:textId="77777777" w:rsidR="00456166" w:rsidRDefault="00456166" w:rsidP="00456166">
      <w:pPr>
        <w:pStyle w:val="Bibliography"/>
        <w:rPr>
          <w:ins w:id="255" w:author="Dr Elizabeth Wenk " w:date="2016-12-20T16:32:00Z"/>
        </w:rPr>
      </w:pPr>
      <w:ins w:id="256" w:author="Dr Elizabeth Wenk " w:date="2016-12-20T16:32:00Z">
        <w:r>
          <w:t xml:space="preserve">Ramsey, M. (1997) No evidence for demographic costs of seed production in the pollen-limited perennial herb </w:t>
        </w:r>
        <w:proofErr w:type="spellStart"/>
        <w:r>
          <w:rPr>
            <w:i/>
            <w:iCs/>
          </w:rPr>
          <w:t>Blandfordia</w:t>
        </w:r>
        <w:proofErr w:type="spellEnd"/>
        <w:r>
          <w:rPr>
            <w:i/>
            <w:iCs/>
          </w:rPr>
          <w:t xml:space="preserve"> grandiflora</w:t>
        </w:r>
        <w:r>
          <w:t xml:space="preserve"> (</w:t>
        </w:r>
        <w:proofErr w:type="spellStart"/>
        <w:r>
          <w:t>Liliaceae</w:t>
        </w:r>
        <w:proofErr w:type="spellEnd"/>
        <w:r>
          <w:t xml:space="preserve">). </w:t>
        </w:r>
        <w:r>
          <w:rPr>
            <w:i/>
            <w:iCs/>
          </w:rPr>
          <w:t>International Journal of Plant Sciences</w:t>
        </w:r>
        <w:r>
          <w:t xml:space="preserve">, </w:t>
        </w:r>
        <w:r>
          <w:rPr>
            <w:b/>
            <w:bCs/>
          </w:rPr>
          <w:t>158</w:t>
        </w:r>
        <w:r>
          <w:t>, 785–793.</w:t>
        </w:r>
      </w:ins>
    </w:p>
    <w:p w14:paraId="00B3FE41" w14:textId="77777777" w:rsidR="00456166" w:rsidRDefault="00456166" w:rsidP="00456166">
      <w:pPr>
        <w:pStyle w:val="Bibliography"/>
        <w:rPr>
          <w:ins w:id="257" w:author="Dr Elizabeth Wenk " w:date="2016-12-20T16:32:00Z"/>
        </w:rPr>
      </w:pPr>
      <w:proofErr w:type="spellStart"/>
      <w:ins w:id="258" w:author="Dr Elizabeth Wenk " w:date="2016-12-20T16:32:00Z">
        <w:r>
          <w:t>Reekie</w:t>
        </w:r>
        <w:proofErr w:type="spellEnd"/>
        <w:r>
          <w:t xml:space="preserve">, E.G. &amp; </w:t>
        </w:r>
        <w:proofErr w:type="spellStart"/>
        <w:r>
          <w:t>Bazzaz</w:t>
        </w:r>
        <w:proofErr w:type="spellEnd"/>
        <w:r>
          <w:t xml:space="preserve">, F.A. (1987a) Reproductive effort in plants. 1. Carbon allocation to reproduction. </w:t>
        </w:r>
        <w:r>
          <w:rPr>
            <w:i/>
            <w:iCs/>
          </w:rPr>
          <w:t>The American Naturalist</w:t>
        </w:r>
        <w:r>
          <w:t xml:space="preserve">, </w:t>
        </w:r>
        <w:r>
          <w:rPr>
            <w:b/>
            <w:bCs/>
          </w:rPr>
          <w:t>129</w:t>
        </w:r>
        <w:r>
          <w:t>, 876–896.</w:t>
        </w:r>
      </w:ins>
    </w:p>
    <w:p w14:paraId="142DC627" w14:textId="77777777" w:rsidR="00456166" w:rsidRDefault="00456166" w:rsidP="00456166">
      <w:pPr>
        <w:pStyle w:val="Bibliography"/>
        <w:rPr>
          <w:ins w:id="259" w:author="Dr Elizabeth Wenk " w:date="2016-12-20T16:32:00Z"/>
        </w:rPr>
      </w:pPr>
      <w:proofErr w:type="spellStart"/>
      <w:ins w:id="260" w:author="Dr Elizabeth Wenk " w:date="2016-12-20T16:32:00Z">
        <w:r>
          <w:t>Reekie</w:t>
        </w:r>
        <w:proofErr w:type="spellEnd"/>
        <w:r>
          <w:t xml:space="preserve">, E.G. &amp; </w:t>
        </w:r>
        <w:proofErr w:type="spellStart"/>
        <w:r>
          <w:t>Bazzaz</w:t>
        </w:r>
        <w:proofErr w:type="spellEnd"/>
        <w:r>
          <w:t xml:space="preserve">, F.A. (1987b) Reproductive effort in plants. 2. Does carbon reflect the allocation of other resources? </w:t>
        </w:r>
        <w:r>
          <w:rPr>
            <w:i/>
            <w:iCs/>
          </w:rPr>
          <w:t>The American Naturalist</w:t>
        </w:r>
        <w:r>
          <w:t xml:space="preserve">, </w:t>
        </w:r>
        <w:r>
          <w:rPr>
            <w:b/>
            <w:bCs/>
          </w:rPr>
          <w:t>129</w:t>
        </w:r>
        <w:r>
          <w:t>, 897–906.</w:t>
        </w:r>
      </w:ins>
    </w:p>
    <w:p w14:paraId="3B178509" w14:textId="77777777" w:rsidR="00456166" w:rsidRDefault="00456166" w:rsidP="00456166">
      <w:pPr>
        <w:pStyle w:val="Bibliography"/>
        <w:rPr>
          <w:ins w:id="261" w:author="Dr Elizabeth Wenk " w:date="2016-12-20T16:32:00Z"/>
        </w:rPr>
      </w:pPr>
      <w:ins w:id="262" w:author="Dr Elizabeth Wenk " w:date="2016-12-20T16:32:00Z">
        <w:r>
          <w:t xml:space="preserve">Rees, M. &amp; Westoby, M. (1997) Game-Theoretical Evolution of Seed Mass in Multi-Species Ecological Models. </w:t>
        </w:r>
        <w:proofErr w:type="spellStart"/>
        <w:r>
          <w:rPr>
            <w:i/>
            <w:iCs/>
          </w:rPr>
          <w:t>Oikos</w:t>
        </w:r>
        <w:proofErr w:type="spellEnd"/>
        <w:r>
          <w:t xml:space="preserve">, </w:t>
        </w:r>
        <w:r>
          <w:rPr>
            <w:b/>
            <w:bCs/>
          </w:rPr>
          <w:t>78</w:t>
        </w:r>
        <w:r>
          <w:t>, 116–126.</w:t>
        </w:r>
      </w:ins>
    </w:p>
    <w:p w14:paraId="10577876" w14:textId="77777777" w:rsidR="00456166" w:rsidRDefault="00456166" w:rsidP="00456166">
      <w:pPr>
        <w:pStyle w:val="Bibliography"/>
        <w:rPr>
          <w:ins w:id="263" w:author="Dr Elizabeth Wenk " w:date="2016-12-20T16:32:00Z"/>
        </w:rPr>
      </w:pPr>
      <w:ins w:id="264" w:author="Dr Elizabeth Wenk " w:date="2016-12-20T16:32:00Z">
        <w:r>
          <w:t xml:space="preserve">Rosenheim, J.A., </w:t>
        </w:r>
        <w:proofErr w:type="spellStart"/>
        <w:r>
          <w:t>Alon</w:t>
        </w:r>
        <w:proofErr w:type="spellEnd"/>
        <w:r>
          <w:t xml:space="preserve">, U., Shinar, G., Keeling, A.E.M.J. &amp; </w:t>
        </w:r>
        <w:proofErr w:type="spellStart"/>
        <w:r>
          <w:t>McPeek</w:t>
        </w:r>
        <w:proofErr w:type="spellEnd"/>
        <w:r>
          <w:t>,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06B4FBEC" w14:textId="77777777" w:rsidR="00456166" w:rsidRDefault="00456166" w:rsidP="00456166">
      <w:pPr>
        <w:pStyle w:val="Bibliography"/>
        <w:rPr>
          <w:ins w:id="265" w:author="Dr Elizabeth Wenk " w:date="2016-12-20T16:32:00Z"/>
        </w:rPr>
      </w:pPr>
      <w:ins w:id="266" w:author="Dr Elizabeth Wenk " w:date="2016-12-20T16:32:00Z">
        <w:r>
          <w:t xml:space="preserve">Rosenheim, J.A., Schreiber, S.J. &amp; Williams, N.M. (2015) Does an “oversupply” of ovules cause pollen limitation? </w:t>
        </w:r>
        <w:r>
          <w:rPr>
            <w:i/>
            <w:iCs/>
          </w:rPr>
          <w:t xml:space="preserve">New </w:t>
        </w:r>
        <w:proofErr w:type="spellStart"/>
        <w:r>
          <w:rPr>
            <w:i/>
            <w:iCs/>
          </w:rPr>
          <w:t>Phytologist</w:t>
        </w:r>
        <w:proofErr w:type="spellEnd"/>
        <w:r>
          <w:t>, n/a-n/a.</w:t>
        </w:r>
      </w:ins>
    </w:p>
    <w:p w14:paraId="683130EC" w14:textId="77777777" w:rsidR="00456166" w:rsidRDefault="00456166" w:rsidP="00456166">
      <w:pPr>
        <w:pStyle w:val="Bibliography"/>
        <w:rPr>
          <w:ins w:id="267" w:author="Dr Elizabeth Wenk " w:date="2016-12-20T16:32:00Z"/>
        </w:rPr>
      </w:pPr>
      <w:ins w:id="268" w:author="Dr Elizabeth Wenk " w:date="2016-12-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422EC3AC" w14:textId="77777777" w:rsidR="00456166" w:rsidRDefault="00456166" w:rsidP="00456166">
      <w:pPr>
        <w:pStyle w:val="Bibliography"/>
        <w:rPr>
          <w:ins w:id="269" w:author="Dr Elizabeth Wenk " w:date="2016-12-20T16:32:00Z"/>
        </w:rPr>
      </w:pPr>
      <w:ins w:id="270" w:author="Dr Elizabeth Wenk " w:date="2016-12-20T16:32:00Z">
        <w:r>
          <w:t xml:space="preserve">Rosenheim, J.A., Williams, N.M., Schreiber, S.J. &amp; Rapp, J.M. (2016) </w:t>
        </w:r>
        <w:proofErr w:type="gramStart"/>
        <w:r>
          <w:t>Modest</w:t>
        </w:r>
        <w:proofErr w:type="gramEnd"/>
        <w:r>
          <w:t xml:space="preserve"> pollen limitation of lifetime seed production is in good agreement with modest uncertainty in whole-plant pollen receipt. </w:t>
        </w:r>
        <w:r>
          <w:rPr>
            <w:i/>
            <w:iCs/>
          </w:rPr>
          <w:t>The American Naturalist</w:t>
        </w:r>
        <w:r>
          <w:t xml:space="preserve">, </w:t>
        </w:r>
        <w:r>
          <w:rPr>
            <w:b/>
            <w:bCs/>
          </w:rPr>
          <w:t>187</w:t>
        </w:r>
        <w:r>
          <w:t>, 397–404.</w:t>
        </w:r>
      </w:ins>
    </w:p>
    <w:p w14:paraId="17157394" w14:textId="77777777" w:rsidR="00456166" w:rsidRDefault="00456166" w:rsidP="00456166">
      <w:pPr>
        <w:pStyle w:val="Bibliography"/>
        <w:rPr>
          <w:ins w:id="271" w:author="Dr Elizabeth Wenk " w:date="2016-12-20T16:32:00Z"/>
        </w:rPr>
      </w:pPr>
      <w:proofErr w:type="spellStart"/>
      <w:ins w:id="272" w:author="Dr Elizabeth Wenk " w:date="2016-12-20T16:32:00Z">
        <w:r>
          <w:t>Ruane</w:t>
        </w:r>
        <w:proofErr w:type="spellEnd"/>
        <w:r>
          <w:t xml:space="preserve">, L.G., </w:t>
        </w:r>
        <w:proofErr w:type="spellStart"/>
        <w:r>
          <w:t>Rotzin</w:t>
        </w:r>
        <w:proofErr w:type="spellEnd"/>
        <w:r>
          <w:t xml:space="preserve">, A.T. &amp; Congleton, P.H. (2014) Floral display size, conspecific density and </w:t>
        </w:r>
        <w:proofErr w:type="spellStart"/>
        <w:r>
          <w:t>florivory</w:t>
        </w:r>
        <w:proofErr w:type="spellEnd"/>
        <w:r>
          <w:t xml:space="preserve"> affect fruit set in natural populations of </w:t>
        </w:r>
        <w:r>
          <w:rPr>
            <w:i/>
            <w:iCs/>
          </w:rPr>
          <w:t xml:space="preserve">Phlox </w:t>
        </w:r>
        <w:proofErr w:type="spellStart"/>
        <w:r>
          <w:rPr>
            <w:i/>
            <w:iCs/>
          </w:rPr>
          <w:t>hirsuta</w:t>
        </w:r>
        <w:proofErr w:type="spellEnd"/>
        <w:r>
          <w:t xml:space="preserve">, an endangered species. </w:t>
        </w:r>
        <w:r>
          <w:rPr>
            <w:i/>
            <w:iCs/>
          </w:rPr>
          <w:t>Annals of Botany</w:t>
        </w:r>
        <w:r>
          <w:t>, mcu007.</w:t>
        </w:r>
      </w:ins>
    </w:p>
    <w:p w14:paraId="2CFFC34B" w14:textId="77777777" w:rsidR="00456166" w:rsidRDefault="00456166" w:rsidP="00456166">
      <w:pPr>
        <w:pStyle w:val="Bibliography"/>
        <w:rPr>
          <w:ins w:id="273" w:author="Dr Elizabeth Wenk " w:date="2016-12-20T16:32:00Z"/>
        </w:rPr>
      </w:pPr>
      <w:proofErr w:type="spellStart"/>
      <w:ins w:id="274" w:author="Dr Elizabeth Wenk " w:date="2016-12-20T16:32:00Z">
        <w:r>
          <w:lastRenderedPageBreak/>
          <w:t>Sadras</w:t>
        </w:r>
        <w:proofErr w:type="spellEnd"/>
        <w:r>
          <w:t xml:space="preserve">, V.O. (2007) Evolutionary aspects of the trade-off between seed size and number in crops. </w:t>
        </w:r>
        <w:r>
          <w:rPr>
            <w:i/>
            <w:iCs/>
          </w:rPr>
          <w:t>Field Crops Research</w:t>
        </w:r>
        <w:r>
          <w:t xml:space="preserve">, </w:t>
        </w:r>
        <w:r>
          <w:rPr>
            <w:b/>
            <w:bCs/>
          </w:rPr>
          <w:t>100</w:t>
        </w:r>
        <w:r>
          <w:t>, 125–138.</w:t>
        </w:r>
      </w:ins>
    </w:p>
    <w:p w14:paraId="6AF3D582" w14:textId="77777777" w:rsidR="00456166" w:rsidRDefault="00456166" w:rsidP="00456166">
      <w:pPr>
        <w:pStyle w:val="Bibliography"/>
        <w:rPr>
          <w:ins w:id="275" w:author="Dr Elizabeth Wenk " w:date="2016-12-20T16:32:00Z"/>
        </w:rPr>
      </w:pPr>
      <w:proofErr w:type="spellStart"/>
      <w:ins w:id="276" w:author="Dr Elizabeth Wenk " w:date="2016-12-20T16:32:00Z">
        <w:r>
          <w:t>Scheiter</w:t>
        </w:r>
        <w:proofErr w:type="spellEnd"/>
        <w:r>
          <w:t xml:space="preserve">, S., </w:t>
        </w:r>
        <w:proofErr w:type="spellStart"/>
        <w:r>
          <w:t>Langan</w:t>
        </w:r>
        <w:proofErr w:type="spellEnd"/>
        <w:r>
          <w:t xml:space="preserve">, L. &amp; Higgins, S.I. (2013) Next-generation dynamic global vegetation models: learning from community ecology. </w:t>
        </w:r>
        <w:r>
          <w:rPr>
            <w:i/>
            <w:iCs/>
          </w:rPr>
          <w:t xml:space="preserve">New </w:t>
        </w:r>
        <w:proofErr w:type="spellStart"/>
        <w:r>
          <w:rPr>
            <w:i/>
            <w:iCs/>
          </w:rPr>
          <w:t>Phytologist</w:t>
        </w:r>
        <w:proofErr w:type="spellEnd"/>
        <w:r>
          <w:t xml:space="preserve">, </w:t>
        </w:r>
        <w:r>
          <w:rPr>
            <w:b/>
            <w:bCs/>
          </w:rPr>
          <w:t>198</w:t>
        </w:r>
        <w:r>
          <w:t>, 957–969.</w:t>
        </w:r>
      </w:ins>
    </w:p>
    <w:p w14:paraId="2752BE16" w14:textId="77777777" w:rsidR="00456166" w:rsidRDefault="00456166" w:rsidP="00456166">
      <w:pPr>
        <w:pStyle w:val="Bibliography"/>
        <w:rPr>
          <w:ins w:id="277" w:author="Dr Elizabeth Wenk " w:date="2016-12-20T16:32:00Z"/>
        </w:rPr>
      </w:pPr>
      <w:ins w:id="278" w:author="Dr Elizabeth Wenk " w:date="2016-12-20T16:32: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2C530E29" w14:textId="77777777" w:rsidR="00456166" w:rsidRDefault="00456166" w:rsidP="00456166">
      <w:pPr>
        <w:pStyle w:val="Bibliography"/>
        <w:rPr>
          <w:ins w:id="279" w:author="Dr Elizabeth Wenk " w:date="2016-12-20T16:32:00Z"/>
        </w:rPr>
      </w:pPr>
      <w:ins w:id="280" w:author="Dr Elizabeth Wenk " w:date="2016-12-20T16:32:00Z">
        <w:r>
          <w:t xml:space="preserve">Shipley, B. &amp; Dion, J. (1992) </w:t>
        </w:r>
        <w:proofErr w:type="gramStart"/>
        <w:r>
          <w:t>The</w:t>
        </w:r>
        <w:proofErr w:type="gramEnd"/>
        <w:r>
          <w:t xml:space="preserve"> </w:t>
        </w:r>
        <w:proofErr w:type="spellStart"/>
        <w:r>
          <w:t>allometry</w:t>
        </w:r>
        <w:proofErr w:type="spellEnd"/>
        <w:r>
          <w:t xml:space="preserve"> of seed production in herbaceous angiosperms. </w:t>
        </w:r>
        <w:r>
          <w:rPr>
            <w:i/>
            <w:iCs/>
          </w:rPr>
          <w:t>The American Naturalist</w:t>
        </w:r>
        <w:r>
          <w:t xml:space="preserve">, </w:t>
        </w:r>
        <w:r>
          <w:rPr>
            <w:b/>
            <w:bCs/>
          </w:rPr>
          <w:t>139</w:t>
        </w:r>
        <w:r>
          <w:t>, 467–483.</w:t>
        </w:r>
      </w:ins>
    </w:p>
    <w:p w14:paraId="09530F44" w14:textId="77777777" w:rsidR="00456166" w:rsidRDefault="00456166" w:rsidP="00456166">
      <w:pPr>
        <w:pStyle w:val="Bibliography"/>
        <w:rPr>
          <w:ins w:id="281" w:author="Dr Elizabeth Wenk " w:date="2016-12-20T16:32:00Z"/>
        </w:rPr>
      </w:pPr>
      <w:proofErr w:type="spellStart"/>
      <w:ins w:id="282" w:author="Dr Elizabeth Wenk " w:date="2016-12-20T16:32:00Z">
        <w:r>
          <w:t>Sibly</w:t>
        </w:r>
        <w:proofErr w:type="spellEnd"/>
        <w:r>
          <w:t xml:space="preserve">, R., </w:t>
        </w:r>
        <w:proofErr w:type="spellStart"/>
        <w:r>
          <w:t>Calow</w:t>
        </w:r>
        <w:proofErr w:type="spellEnd"/>
        <w:r>
          <w:t xml:space="preserve">, P. &amp; Nichols, N. (1985) Are patterns of growth adaptive? </w:t>
        </w:r>
        <w:r>
          <w:rPr>
            <w:i/>
            <w:iCs/>
          </w:rPr>
          <w:t>Journal of Theoretical Biology</w:t>
        </w:r>
        <w:r>
          <w:t xml:space="preserve">, </w:t>
        </w:r>
        <w:r>
          <w:rPr>
            <w:b/>
            <w:bCs/>
          </w:rPr>
          <w:t>112</w:t>
        </w:r>
        <w:r>
          <w:t>, 553–574.</w:t>
        </w:r>
      </w:ins>
    </w:p>
    <w:p w14:paraId="527D6B69" w14:textId="77777777" w:rsidR="00456166" w:rsidRDefault="00456166" w:rsidP="00456166">
      <w:pPr>
        <w:pStyle w:val="Bibliography"/>
        <w:rPr>
          <w:ins w:id="283" w:author="Dr Elizabeth Wenk " w:date="2016-12-20T16:32:00Z"/>
        </w:rPr>
      </w:pPr>
      <w:ins w:id="284" w:author="Dr Elizabeth Wenk " w:date="2016-12-20T16:32:00Z">
        <w:r>
          <w:t xml:space="preserve">Smith, C.C. &amp; </w:t>
        </w:r>
        <w:proofErr w:type="spellStart"/>
        <w:r>
          <w:t>Fretwell</w:t>
        </w:r>
        <w:proofErr w:type="spellEnd"/>
        <w:r>
          <w:t xml:space="preserve">, S.D. (1974) The Optimal Balance between Size and Number of Offspring. </w:t>
        </w:r>
        <w:r>
          <w:rPr>
            <w:i/>
            <w:iCs/>
          </w:rPr>
          <w:t>The American Naturalist</w:t>
        </w:r>
        <w:r>
          <w:t xml:space="preserve">, </w:t>
        </w:r>
        <w:r>
          <w:rPr>
            <w:b/>
            <w:bCs/>
          </w:rPr>
          <w:t>108</w:t>
        </w:r>
        <w:r>
          <w:t>, 499–506.</w:t>
        </w:r>
      </w:ins>
    </w:p>
    <w:p w14:paraId="308E6E77" w14:textId="77777777" w:rsidR="00456166" w:rsidRDefault="00456166" w:rsidP="00456166">
      <w:pPr>
        <w:pStyle w:val="Bibliography"/>
        <w:rPr>
          <w:ins w:id="285" w:author="Dr Elizabeth Wenk " w:date="2016-12-20T16:32:00Z"/>
        </w:rPr>
      </w:pPr>
      <w:ins w:id="286" w:author="Dr Elizabeth Wenk " w:date="2016-12-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6330A478" w14:textId="77777777" w:rsidR="00456166" w:rsidRDefault="00456166" w:rsidP="00456166">
      <w:pPr>
        <w:pStyle w:val="Bibliography"/>
        <w:rPr>
          <w:ins w:id="287" w:author="Dr Elizabeth Wenk " w:date="2016-12-20T16:32:00Z"/>
        </w:rPr>
      </w:pPr>
      <w:ins w:id="288" w:author="Dr Elizabeth Wenk " w:date="2016-12-20T16:32:00Z">
        <w:r>
          <w:t xml:space="preserve">Sutherland, S. (1986) Patterns of fruit-set: what controls fruit-flower ratios in plants? </w:t>
        </w:r>
        <w:r>
          <w:rPr>
            <w:i/>
            <w:iCs/>
          </w:rPr>
          <w:t>Evolution</w:t>
        </w:r>
        <w:r>
          <w:t xml:space="preserve">, </w:t>
        </w:r>
        <w:r>
          <w:rPr>
            <w:b/>
            <w:bCs/>
          </w:rPr>
          <w:t>40</w:t>
        </w:r>
        <w:r>
          <w:t>, 117–128.</w:t>
        </w:r>
      </w:ins>
    </w:p>
    <w:p w14:paraId="5C22763E" w14:textId="77777777" w:rsidR="00456166" w:rsidRDefault="00456166" w:rsidP="00456166">
      <w:pPr>
        <w:pStyle w:val="Bibliography"/>
        <w:rPr>
          <w:ins w:id="289" w:author="Dr Elizabeth Wenk " w:date="2016-12-20T16:32:00Z"/>
        </w:rPr>
      </w:pPr>
      <w:ins w:id="290" w:author="Dr Elizabeth Wenk " w:date="2016-12-20T16:32:00Z">
        <w:r>
          <w:t xml:space="preserve">Thomas, S.C. (2011) Age-related changes in tree growth and functional biology: the role of reproduction. </w:t>
        </w:r>
        <w:r>
          <w:rPr>
            <w:i/>
            <w:iCs/>
          </w:rPr>
          <w:t>Size- and Age-Related Changes in Tree Structure and Function</w:t>
        </w:r>
        <w:r>
          <w:t xml:space="preserve"> (</w:t>
        </w:r>
        <w:proofErr w:type="spellStart"/>
        <w:proofErr w:type="gramStart"/>
        <w:r>
          <w:t>eds</w:t>
        </w:r>
        <w:proofErr w:type="spellEnd"/>
        <w:proofErr w:type="gramEnd"/>
        <w:r>
          <w:t xml:space="preserve"> F.C. </w:t>
        </w:r>
        <w:proofErr w:type="spellStart"/>
        <w:r>
          <w:t>Meinzer</w:t>
        </w:r>
        <w:proofErr w:type="spellEnd"/>
        <w:r>
          <w:t xml:space="preserve">, B. </w:t>
        </w:r>
        <w:proofErr w:type="spellStart"/>
        <w:r>
          <w:t>Lachenbruch</w:t>
        </w:r>
        <w:proofErr w:type="spellEnd"/>
        <w:r>
          <w:t xml:space="preserve"> &amp; T.E. Dawson), pp. 33–64. Springer Netherlands, Dordrecht.</w:t>
        </w:r>
      </w:ins>
    </w:p>
    <w:p w14:paraId="311F22E2" w14:textId="77777777" w:rsidR="00456166" w:rsidRDefault="00456166" w:rsidP="00456166">
      <w:pPr>
        <w:pStyle w:val="Bibliography"/>
        <w:rPr>
          <w:ins w:id="291" w:author="Dr Elizabeth Wenk " w:date="2016-12-20T16:32:00Z"/>
        </w:rPr>
      </w:pPr>
      <w:ins w:id="292" w:author="Dr Elizabeth Wenk " w:date="2016-12-20T16:32:00Z">
        <w:r>
          <w:t xml:space="preserve">Turnbull, L.A., </w:t>
        </w:r>
        <w:proofErr w:type="spellStart"/>
        <w:r>
          <w:t>Coomes</w:t>
        </w:r>
        <w:proofErr w:type="spellEnd"/>
        <w:r>
          <w:t xml:space="preserve">,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ins>
    </w:p>
    <w:p w14:paraId="128A0355" w14:textId="77777777" w:rsidR="00456166" w:rsidRDefault="00456166" w:rsidP="00456166">
      <w:pPr>
        <w:pStyle w:val="Bibliography"/>
        <w:rPr>
          <w:ins w:id="293" w:author="Dr Elizabeth Wenk " w:date="2016-12-20T16:32:00Z"/>
        </w:rPr>
      </w:pPr>
      <w:ins w:id="294" w:author="Dr Elizabeth Wenk " w:date="2016-12-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53AE9571" w14:textId="77777777" w:rsidR="00456166" w:rsidRDefault="00456166" w:rsidP="00456166">
      <w:pPr>
        <w:pStyle w:val="Bibliography"/>
        <w:rPr>
          <w:ins w:id="295" w:author="Dr Elizabeth Wenk " w:date="2016-12-20T16:32:00Z"/>
        </w:rPr>
      </w:pPr>
      <w:proofErr w:type="spellStart"/>
      <w:ins w:id="296" w:author="Dr Elizabeth Wenk " w:date="2016-12-20T16:32:00Z">
        <w:r>
          <w:t>Wesselingh</w:t>
        </w:r>
        <w:proofErr w:type="spellEnd"/>
        <w:r>
          <w:t xml:space="preserve">, R.A. (2007) Pollen limitation meets resource allocation: towards a comprehensive methodology. </w:t>
        </w:r>
        <w:r>
          <w:rPr>
            <w:i/>
            <w:iCs/>
          </w:rPr>
          <w:t xml:space="preserve">The New </w:t>
        </w:r>
        <w:proofErr w:type="spellStart"/>
        <w:r>
          <w:rPr>
            <w:i/>
            <w:iCs/>
          </w:rPr>
          <w:t>Phytologist</w:t>
        </w:r>
        <w:proofErr w:type="spellEnd"/>
        <w:r>
          <w:t xml:space="preserve">, </w:t>
        </w:r>
        <w:r>
          <w:rPr>
            <w:b/>
            <w:bCs/>
          </w:rPr>
          <w:t>174</w:t>
        </w:r>
        <w:r>
          <w:t>, 26–37.</w:t>
        </w:r>
      </w:ins>
    </w:p>
    <w:p w14:paraId="6BA7E76A" w14:textId="77777777" w:rsidR="00456166" w:rsidRDefault="00456166" w:rsidP="00456166">
      <w:pPr>
        <w:pStyle w:val="Bibliography"/>
        <w:rPr>
          <w:ins w:id="297" w:author="Dr Elizabeth Wenk " w:date="2016-12-20T16:32:00Z"/>
        </w:rPr>
      </w:pPr>
      <w:ins w:id="298" w:author="Dr Elizabeth Wenk " w:date="2016-12-20T16:32:00Z">
        <w:r>
          <w:t xml:space="preserve">Westoby, M. &amp; Rice, B. (1982) Evolution of the Seed Plants and Inclusive Fitness of Plant Tissues. </w:t>
        </w:r>
        <w:r>
          <w:rPr>
            <w:i/>
            <w:iCs/>
          </w:rPr>
          <w:t>Evolution</w:t>
        </w:r>
        <w:r>
          <w:t xml:space="preserve">, </w:t>
        </w:r>
        <w:r>
          <w:rPr>
            <w:b/>
            <w:bCs/>
          </w:rPr>
          <w:t>36</w:t>
        </w:r>
        <w:r>
          <w:t>, 713–724.</w:t>
        </w:r>
      </w:ins>
    </w:p>
    <w:p w14:paraId="2365C5C5" w14:textId="77777777" w:rsidR="00456166" w:rsidRDefault="00456166" w:rsidP="00456166">
      <w:pPr>
        <w:pStyle w:val="Bibliography"/>
        <w:rPr>
          <w:ins w:id="299" w:author="Dr Elizabeth Wenk " w:date="2016-12-20T16:32:00Z"/>
        </w:rPr>
      </w:pPr>
      <w:ins w:id="300" w:author="Dr Elizabeth Wenk " w:date="2016-12-20T16:32:00Z">
        <w:r>
          <w:t xml:space="preserve">Wiens, D. (1984) Ovule survivorship, brood size, life history, breeding systems, and reproductive success in plants. </w:t>
        </w:r>
        <w:proofErr w:type="spellStart"/>
        <w:r>
          <w:rPr>
            <w:i/>
            <w:iCs/>
          </w:rPr>
          <w:t>Oecologia</w:t>
        </w:r>
        <w:proofErr w:type="spellEnd"/>
        <w:r>
          <w:t xml:space="preserve">, </w:t>
        </w:r>
        <w:r>
          <w:rPr>
            <w:b/>
            <w:bCs/>
          </w:rPr>
          <w:t>64</w:t>
        </w:r>
        <w:r>
          <w:t>, 47–53.</w:t>
        </w:r>
      </w:ins>
    </w:p>
    <w:p w14:paraId="1260DE93" w14:textId="77777777" w:rsidR="00456166" w:rsidRDefault="00456166" w:rsidP="00456166">
      <w:pPr>
        <w:pStyle w:val="Bibliography"/>
        <w:rPr>
          <w:ins w:id="301" w:author="Dr Elizabeth Wenk " w:date="2016-12-20T16:32:00Z"/>
        </w:rPr>
      </w:pPr>
      <w:proofErr w:type="spellStart"/>
      <w:ins w:id="302" w:author="Dr Elizabeth Wenk " w:date="2016-12-20T16:32:00Z">
        <w:r>
          <w:t>Willson</w:t>
        </w:r>
        <w:proofErr w:type="spellEnd"/>
        <w:r>
          <w:t xml:space="preserve">, M.F. &amp; Burley, N. (1983) </w:t>
        </w:r>
        <w:r>
          <w:rPr>
            <w:i/>
            <w:iCs/>
          </w:rPr>
          <w:t>Mate Choice in Plants: Tactics, Mechanisms, and Consequences</w:t>
        </w:r>
        <w:r>
          <w:t>. Princeton University Press.</w:t>
        </w:r>
      </w:ins>
    </w:p>
    <w:p w14:paraId="2947763C" w14:textId="77777777" w:rsidR="00456166" w:rsidRDefault="00456166" w:rsidP="00456166">
      <w:pPr>
        <w:pStyle w:val="Bibliography"/>
        <w:rPr>
          <w:ins w:id="303" w:author="Dr Elizabeth Wenk " w:date="2016-12-20T16:32:00Z"/>
        </w:rPr>
      </w:pPr>
      <w:ins w:id="304" w:author="Dr Elizabeth Wenk " w:date="2016-12-20T16:32:00Z">
        <w:r>
          <w:t xml:space="preserve">Zimmerman, M. &amp; Pyke, </w:t>
        </w:r>
        <w:proofErr w:type="gramStart"/>
        <w:r>
          <w:t>G.H</w:t>
        </w:r>
        <w:proofErr w:type="gramEnd"/>
        <w:r>
          <w:t xml:space="preserve">. (1988) Reproduction in </w:t>
        </w:r>
        <w:proofErr w:type="spellStart"/>
        <w:r>
          <w:t>Polemonium</w:t>
        </w:r>
        <w:proofErr w:type="spellEnd"/>
        <w:r>
          <w:t xml:space="preserve">: assessing the factors limiting seed set. </w:t>
        </w:r>
        <w:r>
          <w:rPr>
            <w:i/>
            <w:iCs/>
          </w:rPr>
          <w:t>The American Naturalist</w:t>
        </w:r>
        <w:r>
          <w:t xml:space="preserve">, </w:t>
        </w:r>
        <w:r>
          <w:rPr>
            <w:b/>
            <w:bCs/>
          </w:rPr>
          <w:t>131</w:t>
        </w:r>
        <w:r>
          <w:t>, 723–738.</w:t>
        </w:r>
      </w:ins>
    </w:p>
    <w:p w14:paraId="46DB23ED" w14:textId="358FA48E" w:rsidR="0094074D" w:rsidDel="00456166" w:rsidRDefault="0094074D" w:rsidP="0094074D">
      <w:pPr>
        <w:pStyle w:val="Bibliography"/>
        <w:rPr>
          <w:del w:id="305" w:author="Dr Elizabeth Wenk " w:date="2016-12-20T16:32:00Z"/>
        </w:rPr>
      </w:pPr>
      <w:del w:id="306" w:author="Dr Elizabeth Wenk " w:date="2016-12-20T16:32:00Z">
        <w:r w:rsidDel="00456166">
          <w:delText xml:space="preserve">Ashman, T. (1994) Reproductive allocation in hermaphrodite and female plants of </w:delText>
        </w:r>
        <w:r w:rsidDel="00456166">
          <w:rPr>
            <w:i/>
            <w:iCs/>
          </w:rPr>
          <w:delText>Sidalcea oregana</w:delText>
        </w:r>
        <w:r w:rsidDel="00456166">
          <w:delText xml:space="preserve"> ssp </w:delText>
        </w:r>
        <w:r w:rsidDel="00456166">
          <w:rPr>
            <w:i/>
            <w:iCs/>
          </w:rPr>
          <w:delText>spicata</w:delText>
        </w:r>
        <w:r w:rsidDel="00456166">
          <w:delText xml:space="preserve"> (Malvaceae) using 4 currencies. </w:delText>
        </w:r>
        <w:r w:rsidDel="00456166">
          <w:rPr>
            <w:i/>
            <w:iCs/>
          </w:rPr>
          <w:delText>American Journal of Botany</w:delText>
        </w:r>
        <w:r w:rsidDel="00456166">
          <w:delText xml:space="preserve">, </w:delText>
        </w:r>
        <w:r w:rsidDel="00456166">
          <w:rPr>
            <w:b/>
            <w:bCs/>
          </w:rPr>
          <w:delText>81</w:delText>
        </w:r>
        <w:r w:rsidDel="00456166">
          <w:delText>, 433–438.</w:delText>
        </w:r>
      </w:del>
    </w:p>
    <w:p w14:paraId="5FFE06B3" w14:textId="2B5352B8" w:rsidR="0094074D" w:rsidDel="00456166" w:rsidRDefault="0094074D" w:rsidP="0094074D">
      <w:pPr>
        <w:pStyle w:val="Bibliography"/>
        <w:rPr>
          <w:del w:id="307" w:author="Dr Elizabeth Wenk " w:date="2016-12-20T16:32:00Z"/>
        </w:rPr>
      </w:pPr>
      <w:del w:id="308" w:author="Dr Elizabeth Wenk " w:date="2016-12-20T16:32:00Z">
        <w:r w:rsidDel="00456166">
          <w:lastRenderedPageBreak/>
          <w:delText xml:space="preserve">Ashman, T.-L., Knight, T.M., Steets, J.A., Amarasekare, P., Burd, M., Campbell, D.R., Dudash, M.R., Johnston, M.O., Mazer, S.J., Mitchell, R.J., Morgan, M.T. &amp; Wilson, W.G. (2004) Pollen limitation of plant reproduction: ecological and evolutionary causes and consequences. </w:delText>
        </w:r>
        <w:r w:rsidDel="00456166">
          <w:rPr>
            <w:i/>
            <w:iCs/>
          </w:rPr>
          <w:delText>Ecology</w:delText>
        </w:r>
        <w:r w:rsidDel="00456166">
          <w:delText xml:space="preserve">, </w:delText>
        </w:r>
        <w:r w:rsidDel="00456166">
          <w:rPr>
            <w:b/>
            <w:bCs/>
          </w:rPr>
          <w:delText>85</w:delText>
        </w:r>
        <w:r w:rsidDel="00456166">
          <w:delText>, 2408–2421.</w:delText>
        </w:r>
      </w:del>
    </w:p>
    <w:p w14:paraId="2F53E56F" w14:textId="0F441118" w:rsidR="0094074D" w:rsidDel="00456166" w:rsidRDefault="0094074D" w:rsidP="0094074D">
      <w:pPr>
        <w:pStyle w:val="Bibliography"/>
        <w:rPr>
          <w:del w:id="309" w:author="Dr Elizabeth Wenk " w:date="2016-12-20T16:32:00Z"/>
        </w:rPr>
      </w:pPr>
      <w:del w:id="310" w:author="Dr Elizabeth Wenk " w:date="2016-12-20T16:32:00Z">
        <w:r w:rsidDel="00456166">
          <w:delText xml:space="preserve">Bazzaz, F.A., Ackerly, D.D. &amp; Reekie, E.G. (2000) Reproductive allocation in plants. </w:delText>
        </w:r>
        <w:r w:rsidDel="00456166">
          <w:rPr>
            <w:i/>
            <w:iCs/>
          </w:rPr>
          <w:delText>Seeds: the ecology of regeneration in plant communities</w:delText>
        </w:r>
        <w:r w:rsidDel="00456166">
          <w:delText>, 2nd ed (ed M. Fenner), pp. 1–30. CABI, Oxford.</w:delText>
        </w:r>
      </w:del>
    </w:p>
    <w:p w14:paraId="40959616" w14:textId="5CD01A35" w:rsidR="0094074D" w:rsidDel="00456166" w:rsidRDefault="0094074D" w:rsidP="0094074D">
      <w:pPr>
        <w:pStyle w:val="Bibliography"/>
        <w:rPr>
          <w:del w:id="311" w:author="Dr Elizabeth Wenk " w:date="2016-12-20T16:32:00Z"/>
        </w:rPr>
      </w:pPr>
      <w:del w:id="312" w:author="Dr Elizabeth Wenk " w:date="2016-12-20T16:32:00Z">
        <w:r w:rsidDel="00456166">
          <w:delText xml:space="preserve">Beadle, N.C.W. (1968) Some aspects of the ecology and physiology of Australian xeromorphic plants. </w:delText>
        </w:r>
        <w:r w:rsidDel="00456166">
          <w:rPr>
            <w:i/>
            <w:iCs/>
          </w:rPr>
          <w:delText>Australian Journal of Science</w:delText>
        </w:r>
        <w:r w:rsidDel="00456166">
          <w:delText xml:space="preserve">, </w:delText>
        </w:r>
        <w:r w:rsidDel="00456166">
          <w:rPr>
            <w:b/>
            <w:bCs/>
          </w:rPr>
          <w:delText>30</w:delText>
        </w:r>
        <w:r w:rsidDel="00456166">
          <w:delText>, 348–355.</w:delText>
        </w:r>
      </w:del>
    </w:p>
    <w:p w14:paraId="45AB9DC3" w14:textId="2F2C6B9E" w:rsidR="0094074D" w:rsidDel="00456166" w:rsidRDefault="0094074D" w:rsidP="0094074D">
      <w:pPr>
        <w:pStyle w:val="Bibliography"/>
        <w:rPr>
          <w:del w:id="313" w:author="Dr Elizabeth Wenk " w:date="2016-12-20T16:32:00Z"/>
        </w:rPr>
      </w:pPr>
      <w:del w:id="314" w:author="Dr Elizabeth Wenk " w:date="2016-12-20T16:32:00Z">
        <w:r w:rsidDel="00456166">
          <w:delText xml:space="preserve">Bierzychudek, P. (1981) Pollinator limitation of plant reproductive effort. </w:delText>
        </w:r>
        <w:r w:rsidDel="00456166">
          <w:rPr>
            <w:i/>
            <w:iCs/>
          </w:rPr>
          <w:delText>The American Naturalist</w:delText>
        </w:r>
        <w:r w:rsidDel="00456166">
          <w:delText xml:space="preserve">, </w:delText>
        </w:r>
        <w:r w:rsidDel="00456166">
          <w:rPr>
            <w:b/>
            <w:bCs/>
          </w:rPr>
          <w:delText>117</w:delText>
        </w:r>
        <w:r w:rsidDel="00456166">
          <w:delText>, 838–840.</w:delText>
        </w:r>
      </w:del>
    </w:p>
    <w:p w14:paraId="63D01E86" w14:textId="19AF3936" w:rsidR="0094074D" w:rsidDel="00456166" w:rsidRDefault="0094074D" w:rsidP="0094074D">
      <w:pPr>
        <w:pStyle w:val="Bibliography"/>
        <w:rPr>
          <w:del w:id="315" w:author="Dr Elizabeth Wenk " w:date="2016-12-20T16:32:00Z"/>
        </w:rPr>
      </w:pPr>
      <w:del w:id="316" w:author="Dr Elizabeth Wenk " w:date="2016-12-20T16:32:00Z">
        <w:r w:rsidDel="00456166">
          <w:delText xml:space="preserve">Burd, M. (1994) Bateman’s principle and plant reproduction: The role of pollen limitation in fruit and seed set. </w:delText>
        </w:r>
        <w:r w:rsidDel="00456166">
          <w:rPr>
            <w:i/>
            <w:iCs/>
          </w:rPr>
          <w:delText>The Botanical Review</w:delText>
        </w:r>
        <w:r w:rsidDel="00456166">
          <w:delText xml:space="preserve">, </w:delText>
        </w:r>
        <w:r w:rsidDel="00456166">
          <w:rPr>
            <w:b/>
            <w:bCs/>
          </w:rPr>
          <w:delText>60</w:delText>
        </w:r>
        <w:r w:rsidDel="00456166">
          <w:delText>, 83–139.</w:delText>
        </w:r>
      </w:del>
    </w:p>
    <w:p w14:paraId="422FEEF8" w14:textId="7DB072CC" w:rsidR="0094074D" w:rsidDel="00456166" w:rsidRDefault="0094074D" w:rsidP="0094074D">
      <w:pPr>
        <w:pStyle w:val="Bibliography"/>
        <w:rPr>
          <w:del w:id="317" w:author="Dr Elizabeth Wenk " w:date="2016-12-20T16:32:00Z"/>
        </w:rPr>
      </w:pPr>
      <w:del w:id="318" w:author="Dr Elizabeth Wenk " w:date="2016-12-20T16:32:00Z">
        <w:r w:rsidDel="00456166">
          <w:delText>Burd, M. (2008) The Haig</w:delText>
        </w:r>
        <w:r w:rsidDel="00456166">
          <w:rPr>
            <w:rFonts w:ascii="Cambria Math" w:hAnsi="Cambria Math" w:cs="Cambria Math"/>
          </w:rPr>
          <w:delText>‐</w:delText>
        </w:r>
        <w:r w:rsidDel="00456166">
          <w:delText xml:space="preserve">Westoby model revisited. </w:delText>
        </w:r>
        <w:r w:rsidDel="00456166">
          <w:rPr>
            <w:i/>
            <w:iCs/>
          </w:rPr>
          <w:delText>The American Naturalist</w:delText>
        </w:r>
        <w:r w:rsidDel="00456166">
          <w:delText xml:space="preserve">, </w:delText>
        </w:r>
        <w:r w:rsidDel="00456166">
          <w:rPr>
            <w:b/>
            <w:bCs/>
          </w:rPr>
          <w:delText>171</w:delText>
        </w:r>
        <w:r w:rsidDel="00456166">
          <w:delText>, 400–404.</w:delText>
        </w:r>
      </w:del>
    </w:p>
    <w:p w14:paraId="43EF7656" w14:textId="3C5EA025" w:rsidR="0094074D" w:rsidDel="00456166" w:rsidRDefault="0094074D" w:rsidP="0094074D">
      <w:pPr>
        <w:pStyle w:val="Bibliography"/>
        <w:rPr>
          <w:del w:id="319" w:author="Dr Elizabeth Wenk " w:date="2016-12-20T16:32:00Z"/>
        </w:rPr>
      </w:pPr>
      <w:del w:id="320" w:author="Dr Elizabeth Wenk " w:date="2016-12-20T16:32:00Z">
        <w:r w:rsidDel="00456166">
          <w:delText xml:space="preserve">Burd, M. (2016) Pollen Limitation Is Common-Should It Be? </w:delText>
        </w:r>
        <w:r w:rsidDel="00456166">
          <w:rPr>
            <w:i/>
            <w:iCs/>
          </w:rPr>
          <w:delText>The American Naturalist</w:delText>
        </w:r>
        <w:r w:rsidDel="00456166">
          <w:delText xml:space="preserve">, </w:delText>
        </w:r>
        <w:r w:rsidDel="00456166">
          <w:rPr>
            <w:b/>
            <w:bCs/>
          </w:rPr>
          <w:delText>187</w:delText>
        </w:r>
        <w:r w:rsidDel="00456166">
          <w:delText>, 388–396.</w:delText>
        </w:r>
      </w:del>
    </w:p>
    <w:p w14:paraId="549B9DB4" w14:textId="7BE2470C" w:rsidR="0094074D" w:rsidDel="00456166" w:rsidRDefault="0094074D" w:rsidP="0094074D">
      <w:pPr>
        <w:pStyle w:val="Bibliography"/>
        <w:rPr>
          <w:del w:id="321" w:author="Dr Elizabeth Wenk " w:date="2016-12-20T16:32:00Z"/>
        </w:rPr>
      </w:pPr>
      <w:del w:id="322" w:author="Dr Elizabeth Wenk " w:date="2016-12-20T16:32:00Z">
        <w:r w:rsidDel="00456166">
          <w:delText xml:space="preserve">Burd, M., Ashman, T.-L., Campbell, D.R., Dudash, M.R., Johnston, M.O., Knight, T.M., Mazer, S.J., Mitchell, R.J., Steets, J.A. &amp; Vamosi, J.C. (2009) Ovule number per flower in a world of unpredictable pollination. </w:delText>
        </w:r>
        <w:r w:rsidDel="00456166">
          <w:rPr>
            <w:i/>
            <w:iCs/>
          </w:rPr>
          <w:delText>American Journal of Botany</w:delText>
        </w:r>
        <w:r w:rsidDel="00456166">
          <w:delText xml:space="preserve">, </w:delText>
        </w:r>
        <w:r w:rsidDel="00456166">
          <w:rPr>
            <w:b/>
            <w:bCs/>
          </w:rPr>
          <w:delText>96</w:delText>
        </w:r>
        <w:r w:rsidDel="00456166">
          <w:delText>, 1159–1167.</w:delText>
        </w:r>
      </w:del>
    </w:p>
    <w:p w14:paraId="70FDE1C6" w14:textId="1AE83913" w:rsidR="0094074D" w:rsidDel="00456166" w:rsidRDefault="0094074D" w:rsidP="0094074D">
      <w:pPr>
        <w:pStyle w:val="Bibliography"/>
        <w:rPr>
          <w:del w:id="323" w:author="Dr Elizabeth Wenk " w:date="2016-12-20T16:32:00Z"/>
        </w:rPr>
      </w:pPr>
      <w:del w:id="324" w:author="Dr Elizabeth Wenk " w:date="2016-12-20T16:32:00Z">
        <w:r w:rsidDel="00456166">
          <w:delText xml:space="preserve">Chen, H., Felker, S. &amp; Sun, S. (2010) Allometry of within-fruit reproductive allocation in subtropical dicot woody species. </w:delText>
        </w:r>
        <w:r w:rsidDel="00456166">
          <w:rPr>
            <w:i/>
            <w:iCs/>
          </w:rPr>
          <w:delText>Am. J. Bot.</w:delText>
        </w:r>
        <w:r w:rsidDel="00456166">
          <w:delText xml:space="preserve">, </w:delText>
        </w:r>
        <w:r w:rsidDel="00456166">
          <w:rPr>
            <w:b/>
            <w:bCs/>
          </w:rPr>
          <w:delText>97</w:delText>
        </w:r>
        <w:r w:rsidDel="00456166">
          <w:delText>, 611–619.</w:delText>
        </w:r>
      </w:del>
    </w:p>
    <w:p w14:paraId="56CB4B89" w14:textId="6767F334" w:rsidR="0094074D" w:rsidDel="00456166" w:rsidRDefault="0094074D" w:rsidP="0094074D">
      <w:pPr>
        <w:pStyle w:val="Bibliography"/>
        <w:rPr>
          <w:del w:id="325" w:author="Dr Elizabeth Wenk " w:date="2016-12-20T16:32:00Z"/>
        </w:rPr>
      </w:pPr>
      <w:del w:id="326" w:author="Dr Elizabeth Wenk " w:date="2016-12-20T16:32:00Z">
        <w:r w:rsidDel="00456166">
          <w:delText xml:space="preserve">Cohen, D. (1976) The optimal timing of reproduction. </w:delText>
        </w:r>
        <w:r w:rsidDel="00456166">
          <w:rPr>
            <w:i/>
            <w:iCs/>
          </w:rPr>
          <w:delText>The American Naturalist</w:delText>
        </w:r>
        <w:r w:rsidDel="00456166">
          <w:delText xml:space="preserve">, </w:delText>
        </w:r>
        <w:r w:rsidDel="00456166">
          <w:rPr>
            <w:b/>
            <w:bCs/>
          </w:rPr>
          <w:delText>110</w:delText>
        </w:r>
        <w:r w:rsidDel="00456166">
          <w:delText>, 801.</w:delText>
        </w:r>
      </w:del>
    </w:p>
    <w:p w14:paraId="501DA21B" w14:textId="64BE8431" w:rsidR="0094074D" w:rsidDel="00456166" w:rsidRDefault="0094074D" w:rsidP="0094074D">
      <w:pPr>
        <w:pStyle w:val="Bibliography"/>
        <w:rPr>
          <w:del w:id="327" w:author="Dr Elizabeth Wenk " w:date="2016-12-20T16:32:00Z"/>
        </w:rPr>
      </w:pPr>
      <w:del w:id="328" w:author="Dr Elizabeth Wenk " w:date="2016-12-20T16:32:00Z">
        <w:r w:rsidDel="00456166">
          <w:delText xml:space="preserve">Cole, L.C. (1954) The population consequences of life history phenomena. </w:delText>
        </w:r>
        <w:r w:rsidDel="00456166">
          <w:rPr>
            <w:i/>
            <w:iCs/>
          </w:rPr>
          <w:delText>The Quarterly Review of Biology</w:delText>
        </w:r>
        <w:r w:rsidDel="00456166">
          <w:delText xml:space="preserve">, </w:delText>
        </w:r>
        <w:r w:rsidDel="00456166">
          <w:rPr>
            <w:b/>
            <w:bCs/>
          </w:rPr>
          <w:delText>29</w:delText>
        </w:r>
        <w:r w:rsidDel="00456166">
          <w:delText>, 103–137.</w:delText>
        </w:r>
      </w:del>
    </w:p>
    <w:p w14:paraId="1BE0CFC2" w14:textId="12F9DDB3" w:rsidR="0094074D" w:rsidDel="00456166" w:rsidRDefault="0094074D" w:rsidP="0094074D">
      <w:pPr>
        <w:pStyle w:val="Bibliography"/>
        <w:rPr>
          <w:del w:id="329" w:author="Dr Elizabeth Wenk " w:date="2016-12-20T16:32:00Z"/>
        </w:rPr>
      </w:pPr>
      <w:del w:id="330" w:author="Dr Elizabeth Wenk " w:date="2016-12-20T16:32:00Z">
        <w:r w:rsidDel="00456166">
          <w:delText xml:space="preserve">Copland, B.J. &amp; Whelan, R.J. (1989) Seasonal Variation in Flowering Intensity and Pollination Limitation of Fruit Set in Four Co-Occurring Banksia Species. </w:delText>
        </w:r>
        <w:r w:rsidDel="00456166">
          <w:rPr>
            <w:i/>
            <w:iCs/>
          </w:rPr>
          <w:delText>Journal of Ecology</w:delText>
        </w:r>
        <w:r w:rsidDel="00456166">
          <w:delText xml:space="preserve">, </w:delText>
        </w:r>
        <w:r w:rsidDel="00456166">
          <w:rPr>
            <w:b/>
            <w:bCs/>
          </w:rPr>
          <w:delText>77</w:delText>
        </w:r>
        <w:r w:rsidDel="00456166">
          <w:delText>, 509–523.</w:delText>
        </w:r>
      </w:del>
    </w:p>
    <w:p w14:paraId="1A8F192D" w14:textId="039B7646" w:rsidR="0094074D" w:rsidDel="00456166" w:rsidRDefault="0094074D" w:rsidP="0094074D">
      <w:pPr>
        <w:pStyle w:val="Bibliography"/>
        <w:rPr>
          <w:del w:id="331" w:author="Dr Elizabeth Wenk " w:date="2016-12-20T16:32:00Z"/>
        </w:rPr>
      </w:pPr>
      <w:del w:id="332" w:author="Dr Elizabeth Wenk " w:date="2016-12-20T16:32:00Z">
        <w:r w:rsidDel="00456166">
          <w:delText xml:space="preserve">Eriksson, O. (2008) Evolution of seed size and biotic seed dispersal in angiosperms: Paleoecological and neoecological evidence. </w:delText>
        </w:r>
        <w:r w:rsidDel="00456166">
          <w:rPr>
            <w:i/>
            <w:iCs/>
          </w:rPr>
          <w:delText>International Journal of Plant Sciences</w:delText>
        </w:r>
        <w:r w:rsidDel="00456166">
          <w:delText xml:space="preserve">, </w:delText>
        </w:r>
        <w:r w:rsidDel="00456166">
          <w:rPr>
            <w:b/>
            <w:bCs/>
          </w:rPr>
          <w:delText>169</w:delText>
        </w:r>
        <w:r w:rsidDel="00456166">
          <w:delText>, 863–870.</w:delText>
        </w:r>
      </w:del>
    </w:p>
    <w:p w14:paraId="7EC582B3" w14:textId="261E13CF" w:rsidR="0094074D" w:rsidDel="00456166" w:rsidRDefault="0094074D" w:rsidP="0094074D">
      <w:pPr>
        <w:pStyle w:val="Bibliography"/>
        <w:rPr>
          <w:del w:id="333" w:author="Dr Elizabeth Wenk " w:date="2016-12-20T16:32:00Z"/>
        </w:rPr>
      </w:pPr>
      <w:del w:id="334" w:author="Dr Elizabeth Wenk " w:date="2016-12-20T16:32:00Z">
        <w:r w:rsidDel="00456166">
          <w:delText xml:space="preserve">Falster, D.S., Brännström, Å., Dieckmann, U. &amp; Westoby, M. (2011) Influence of four major plant traits on average height, leaf-area cover, net primary productivity, and biomass density in single-species forests: a theoretical investigation. </w:delText>
        </w:r>
        <w:r w:rsidDel="00456166">
          <w:rPr>
            <w:i/>
            <w:iCs/>
          </w:rPr>
          <w:delText>Journal of Ecology</w:delText>
        </w:r>
        <w:r w:rsidDel="00456166">
          <w:delText xml:space="preserve">, </w:delText>
        </w:r>
        <w:r w:rsidDel="00456166">
          <w:rPr>
            <w:b/>
            <w:bCs/>
          </w:rPr>
          <w:delText>99</w:delText>
        </w:r>
        <w:r w:rsidDel="00456166">
          <w:delText>, 148–164.</w:delText>
        </w:r>
      </w:del>
    </w:p>
    <w:p w14:paraId="7A34056F" w14:textId="4F64DD34" w:rsidR="0094074D" w:rsidDel="00456166" w:rsidRDefault="0094074D" w:rsidP="0094074D">
      <w:pPr>
        <w:pStyle w:val="Bibliography"/>
        <w:rPr>
          <w:del w:id="335" w:author="Dr Elizabeth Wenk " w:date="2016-12-20T16:32:00Z"/>
        </w:rPr>
      </w:pPr>
      <w:del w:id="336" w:author="Dr Elizabeth Wenk " w:date="2016-12-20T16:32:00Z">
        <w:r w:rsidDel="00456166">
          <w:delText xml:space="preserve">Fisher, R., McDowell, N., Purves, D., Moorcroft, P., Sitch, S., Cox, P., Huntingford, C., Meir, P. &amp; Ian Woodward, F. (2010) Assessing uncertainties in a second-generation dynamic vegetation model caused by ecological scale limitations. </w:delText>
        </w:r>
        <w:r w:rsidDel="00456166">
          <w:rPr>
            <w:i/>
            <w:iCs/>
          </w:rPr>
          <w:delText>New Phytologist</w:delText>
        </w:r>
        <w:r w:rsidDel="00456166">
          <w:delText xml:space="preserve">, </w:delText>
        </w:r>
        <w:r w:rsidDel="00456166">
          <w:rPr>
            <w:b/>
            <w:bCs/>
          </w:rPr>
          <w:delText>187</w:delText>
        </w:r>
        <w:r w:rsidDel="00456166">
          <w:delText>, 666–681.</w:delText>
        </w:r>
      </w:del>
    </w:p>
    <w:p w14:paraId="38C16FA2" w14:textId="050B56F4" w:rsidR="0094074D" w:rsidDel="00456166" w:rsidRDefault="0094074D" w:rsidP="0094074D">
      <w:pPr>
        <w:pStyle w:val="Bibliography"/>
        <w:rPr>
          <w:del w:id="337" w:author="Dr Elizabeth Wenk " w:date="2016-12-20T16:32:00Z"/>
        </w:rPr>
      </w:pPr>
      <w:del w:id="338" w:author="Dr Elizabeth Wenk " w:date="2016-12-20T16:32:00Z">
        <w:r w:rsidDel="00456166">
          <w:delText xml:space="preserve">Garcia, M.B. &amp; Ehrlen, J. (2002) Reproductive effort and herbivory timing in a perennial herb: fitness components at the individual and population levels. </w:delText>
        </w:r>
        <w:r w:rsidDel="00456166">
          <w:rPr>
            <w:i/>
            <w:iCs/>
          </w:rPr>
          <w:delText>Am. J. Bot.</w:delText>
        </w:r>
        <w:r w:rsidDel="00456166">
          <w:delText xml:space="preserve">, </w:delText>
        </w:r>
        <w:r w:rsidDel="00456166">
          <w:rPr>
            <w:b/>
            <w:bCs/>
          </w:rPr>
          <w:delText>89</w:delText>
        </w:r>
        <w:r w:rsidDel="00456166">
          <w:delText>, 1295–1302.</w:delText>
        </w:r>
      </w:del>
    </w:p>
    <w:p w14:paraId="6FE45A83" w14:textId="57B696F4" w:rsidR="0094074D" w:rsidDel="00456166" w:rsidRDefault="0094074D" w:rsidP="0094074D">
      <w:pPr>
        <w:pStyle w:val="Bibliography"/>
        <w:rPr>
          <w:del w:id="339" w:author="Dr Elizabeth Wenk " w:date="2016-12-20T16:32:00Z"/>
        </w:rPr>
      </w:pPr>
      <w:del w:id="340" w:author="Dr Elizabeth Wenk " w:date="2016-12-20T16:32:00Z">
        <w:r w:rsidDel="00456166">
          <w:lastRenderedPageBreak/>
          <w:delText xml:space="preserve">Gómez, J.M. (2008) Sequential Conflicting Selection Due to Multispecific Interactions Triggers Evolutionary Trade-Offs in a Monocarpic Herb. </w:delText>
        </w:r>
        <w:r w:rsidDel="00456166">
          <w:rPr>
            <w:i/>
            <w:iCs/>
          </w:rPr>
          <w:delText>Evolution</w:delText>
        </w:r>
        <w:r w:rsidDel="00456166">
          <w:delText xml:space="preserve">, </w:delText>
        </w:r>
        <w:r w:rsidDel="00456166">
          <w:rPr>
            <w:b/>
            <w:bCs/>
          </w:rPr>
          <w:delText>62</w:delText>
        </w:r>
        <w:r w:rsidDel="00456166">
          <w:delText>, 668–679.</w:delText>
        </w:r>
      </w:del>
    </w:p>
    <w:p w14:paraId="26714A6E" w14:textId="1722D6E0" w:rsidR="0094074D" w:rsidDel="00456166" w:rsidRDefault="0094074D" w:rsidP="0094074D">
      <w:pPr>
        <w:pStyle w:val="Bibliography"/>
        <w:rPr>
          <w:del w:id="341" w:author="Dr Elizabeth Wenk " w:date="2016-12-20T16:32:00Z"/>
        </w:rPr>
      </w:pPr>
      <w:del w:id="342" w:author="Dr Elizabeth Wenk " w:date="2016-12-20T16:32:00Z">
        <w:r w:rsidDel="00456166">
          <w:delText xml:space="preserve">Guittian, J. (1993) Why Prunus mahaleb (Rosaceae) Produces More Flowers Than Fruits. </w:delText>
        </w:r>
        <w:r w:rsidDel="00456166">
          <w:rPr>
            <w:i/>
            <w:iCs/>
          </w:rPr>
          <w:delText>American Journal of Botany</w:delText>
        </w:r>
        <w:r w:rsidDel="00456166">
          <w:delText xml:space="preserve">, </w:delText>
        </w:r>
        <w:r w:rsidDel="00456166">
          <w:rPr>
            <w:b/>
            <w:bCs/>
          </w:rPr>
          <w:delText>80</w:delText>
        </w:r>
        <w:r w:rsidDel="00456166">
          <w:delText>, 1305–1309.</w:delText>
        </w:r>
      </w:del>
    </w:p>
    <w:p w14:paraId="634114BB" w14:textId="7809BA23" w:rsidR="0094074D" w:rsidDel="00456166" w:rsidRDefault="0094074D" w:rsidP="0094074D">
      <w:pPr>
        <w:pStyle w:val="Bibliography"/>
        <w:rPr>
          <w:del w:id="343" w:author="Dr Elizabeth Wenk " w:date="2016-12-20T16:32:00Z"/>
        </w:rPr>
      </w:pPr>
      <w:del w:id="344" w:author="Dr Elizabeth Wenk " w:date="2016-12-20T16:32:00Z">
        <w:r w:rsidDel="00456166">
          <w:delText xml:space="preserve">Haig, D. &amp; Westoby, M. (1988) On limits to seed production. </w:delText>
        </w:r>
        <w:r w:rsidDel="00456166">
          <w:rPr>
            <w:i/>
            <w:iCs/>
          </w:rPr>
          <w:delText>American Naturalist</w:delText>
        </w:r>
        <w:r w:rsidDel="00456166">
          <w:delText xml:space="preserve">, </w:delText>
        </w:r>
        <w:r w:rsidDel="00456166">
          <w:rPr>
            <w:b/>
            <w:bCs/>
          </w:rPr>
          <w:delText>131</w:delText>
        </w:r>
        <w:r w:rsidDel="00456166">
          <w:delText>, 757–759.</w:delText>
        </w:r>
      </w:del>
    </w:p>
    <w:p w14:paraId="52C541AB" w14:textId="13ED7274" w:rsidR="0094074D" w:rsidDel="00456166" w:rsidRDefault="0094074D" w:rsidP="0094074D">
      <w:pPr>
        <w:pStyle w:val="Bibliography"/>
        <w:rPr>
          <w:del w:id="345" w:author="Dr Elizabeth Wenk " w:date="2016-12-20T16:32:00Z"/>
        </w:rPr>
      </w:pPr>
      <w:del w:id="346" w:author="Dr Elizabeth Wenk " w:date="2016-12-20T16:32:00Z">
        <w:r w:rsidDel="00456166">
          <w:delText xml:space="preserve">Harder, L.D. &amp; Barrett, S.C.H. (2006) </w:delText>
        </w:r>
        <w:r w:rsidDel="00456166">
          <w:rPr>
            <w:i/>
            <w:iCs/>
          </w:rPr>
          <w:delText>Ecology and Evolution of Flowers</w:delText>
        </w:r>
        <w:r w:rsidDel="00456166">
          <w:delText>. Oxford University Press.</w:delText>
        </w:r>
      </w:del>
    </w:p>
    <w:p w14:paraId="747520FF" w14:textId="01F6D46D" w:rsidR="0094074D" w:rsidDel="00456166" w:rsidRDefault="0094074D" w:rsidP="0094074D">
      <w:pPr>
        <w:pStyle w:val="Bibliography"/>
        <w:rPr>
          <w:del w:id="347" w:author="Dr Elizabeth Wenk " w:date="2016-12-20T16:32:00Z"/>
        </w:rPr>
      </w:pPr>
      <w:del w:id="348" w:author="Dr Elizabeth Wenk " w:date="2016-12-20T16:32:00Z">
        <w:r w:rsidDel="00456166">
          <w:delText xml:space="preserve">Harder, L.D. &amp; Johnson, S.D. (2009) Darwin’s beautiful contrivances: evolutionary and functional evidence for floral adaptation. </w:delText>
        </w:r>
        <w:r w:rsidDel="00456166">
          <w:rPr>
            <w:i/>
            <w:iCs/>
          </w:rPr>
          <w:delText>New Phytologist</w:delText>
        </w:r>
        <w:r w:rsidDel="00456166">
          <w:delText xml:space="preserve">, </w:delText>
        </w:r>
        <w:r w:rsidDel="00456166">
          <w:rPr>
            <w:b/>
            <w:bCs/>
          </w:rPr>
          <w:delText>183</w:delText>
        </w:r>
        <w:r w:rsidDel="00456166">
          <w:delText>, 530–545.</w:delText>
        </w:r>
      </w:del>
    </w:p>
    <w:p w14:paraId="4C7FDBB5" w14:textId="651C9990" w:rsidR="0094074D" w:rsidDel="00456166" w:rsidRDefault="0094074D" w:rsidP="0094074D">
      <w:pPr>
        <w:pStyle w:val="Bibliography"/>
        <w:rPr>
          <w:del w:id="349" w:author="Dr Elizabeth Wenk " w:date="2016-12-20T16:32:00Z"/>
        </w:rPr>
      </w:pPr>
      <w:del w:id="350" w:author="Dr Elizabeth Wenk " w:date="2016-12-20T16:32:00Z">
        <w:r w:rsidDel="00456166">
          <w:delText xml:space="preserve">Henery, M. &amp; Westoby, M. (2001) Seed mass and seed nutrient content as predictors of seed output variation between species. </w:delText>
        </w:r>
        <w:r w:rsidDel="00456166">
          <w:rPr>
            <w:i/>
            <w:iCs/>
          </w:rPr>
          <w:delText>Oikos</w:delText>
        </w:r>
        <w:r w:rsidDel="00456166">
          <w:delText xml:space="preserve">, </w:delText>
        </w:r>
        <w:r w:rsidDel="00456166">
          <w:rPr>
            <w:b/>
            <w:bCs/>
          </w:rPr>
          <w:delText>92</w:delText>
        </w:r>
        <w:r w:rsidDel="00456166">
          <w:delText>, 479–490.</w:delText>
        </w:r>
      </w:del>
    </w:p>
    <w:p w14:paraId="601C9F5F" w14:textId="2E700627" w:rsidR="0094074D" w:rsidDel="00456166" w:rsidRDefault="0094074D" w:rsidP="0094074D">
      <w:pPr>
        <w:pStyle w:val="Bibliography"/>
        <w:rPr>
          <w:del w:id="351" w:author="Dr Elizabeth Wenk " w:date="2016-12-20T16:32:00Z"/>
        </w:rPr>
      </w:pPr>
      <w:del w:id="352" w:author="Dr Elizabeth Wenk " w:date="2016-12-20T16:32:00Z">
        <w:r w:rsidDel="00456166">
          <w:delText xml:space="preserve">Hermanutz, L., Innes, D., Denham, A. &amp; Whelan, R. (1998) Very low fruit: flower ratios in </w:delText>
        </w:r>
        <w:r w:rsidDel="00456166">
          <w:rPr>
            <w:i/>
            <w:iCs/>
          </w:rPr>
          <w:delText>Grevillea</w:delText>
        </w:r>
        <w:r w:rsidDel="00456166">
          <w:delText xml:space="preserve"> (Proteaceae) are independent of breeding system. </w:delText>
        </w:r>
        <w:r w:rsidDel="00456166">
          <w:rPr>
            <w:i/>
            <w:iCs/>
          </w:rPr>
          <w:delText>Australian Journal of Botany</w:delText>
        </w:r>
        <w:r w:rsidDel="00456166">
          <w:delText xml:space="preserve">, </w:delText>
        </w:r>
        <w:r w:rsidDel="00456166">
          <w:rPr>
            <w:b/>
            <w:bCs/>
          </w:rPr>
          <w:delText>46</w:delText>
        </w:r>
        <w:r w:rsidDel="00456166">
          <w:delText>, 465–478.</w:delText>
        </w:r>
      </w:del>
    </w:p>
    <w:p w14:paraId="451AD993" w14:textId="1C978FF7" w:rsidR="0094074D" w:rsidDel="00456166" w:rsidRDefault="0094074D" w:rsidP="0094074D">
      <w:pPr>
        <w:pStyle w:val="Bibliography"/>
        <w:rPr>
          <w:del w:id="353" w:author="Dr Elizabeth Wenk " w:date="2016-12-20T16:32:00Z"/>
        </w:rPr>
      </w:pPr>
      <w:del w:id="354" w:author="Dr Elizabeth Wenk " w:date="2016-12-20T16:32:00Z">
        <w:r w:rsidDel="00456166">
          <w:delText xml:space="preserve">Herrera, C.M., Jordano, P., Guitián, J. &amp; Traveset, A. (1998) Annual Variability in Seed Production by Woody Plants and the Masting Concept: Reassessment of Principles and Relationship to Pollination and Seed Dispersal. </w:delText>
        </w:r>
        <w:r w:rsidDel="00456166">
          <w:rPr>
            <w:i/>
            <w:iCs/>
          </w:rPr>
          <w:delText>The American Naturalist</w:delText>
        </w:r>
        <w:r w:rsidDel="00456166">
          <w:delText xml:space="preserve">, </w:delText>
        </w:r>
        <w:r w:rsidDel="00456166">
          <w:rPr>
            <w:b/>
            <w:bCs/>
          </w:rPr>
          <w:delText>152</w:delText>
        </w:r>
        <w:r w:rsidDel="00456166">
          <w:delText>, 576–594.</w:delText>
        </w:r>
      </w:del>
    </w:p>
    <w:p w14:paraId="3219C2FB" w14:textId="3258EC02" w:rsidR="0094074D" w:rsidDel="00456166" w:rsidRDefault="0094074D" w:rsidP="0094074D">
      <w:pPr>
        <w:pStyle w:val="Bibliography"/>
        <w:rPr>
          <w:del w:id="355" w:author="Dr Elizabeth Wenk " w:date="2016-12-20T16:32:00Z"/>
        </w:rPr>
      </w:pPr>
      <w:del w:id="356" w:author="Dr Elizabeth Wenk " w:date="2016-12-20T16:32:00Z">
        <w:r w:rsidDel="00456166">
          <w:delText xml:space="preserve">Hirayama, D., Nanami, S., Itoh, A. &amp; Yamakura, T. (2008) Individual resource allocation to vegetative growth and reproduction in subgenus </w:delText>
        </w:r>
        <w:r w:rsidDel="00456166">
          <w:rPr>
            <w:i/>
            <w:iCs/>
          </w:rPr>
          <w:delText>Cyclobalanopsis</w:delText>
        </w:r>
        <w:r w:rsidDel="00456166">
          <w:delText xml:space="preserve"> (Quercus, Fagaceae) trees. </w:delText>
        </w:r>
        <w:r w:rsidDel="00456166">
          <w:rPr>
            <w:i/>
            <w:iCs/>
          </w:rPr>
          <w:delText>Ecological Research</w:delText>
        </w:r>
        <w:r w:rsidDel="00456166">
          <w:delText xml:space="preserve">, </w:delText>
        </w:r>
        <w:r w:rsidDel="00456166">
          <w:rPr>
            <w:b/>
            <w:bCs/>
          </w:rPr>
          <w:delText>23</w:delText>
        </w:r>
        <w:r w:rsidDel="00456166">
          <w:delText>, 451–458.</w:delText>
        </w:r>
      </w:del>
    </w:p>
    <w:p w14:paraId="2159E436" w14:textId="2CE980AD" w:rsidR="0094074D" w:rsidDel="00456166" w:rsidRDefault="0094074D" w:rsidP="0094074D">
      <w:pPr>
        <w:pStyle w:val="Bibliography"/>
        <w:rPr>
          <w:del w:id="357" w:author="Dr Elizabeth Wenk " w:date="2016-12-20T16:32:00Z"/>
        </w:rPr>
      </w:pPr>
      <w:del w:id="358" w:author="Dr Elizabeth Wenk " w:date="2016-12-20T16:32:00Z">
        <w:r w:rsidDel="00456166">
          <w:delText xml:space="preserve">Holland, J.N. &amp; Chamberlain, S.A. (2007) Ecological and evolutionary mechanisms for low seed : ovule ratios: need for a pluralistic approach? </w:delText>
        </w:r>
        <w:r w:rsidDel="00456166">
          <w:rPr>
            <w:i/>
            <w:iCs/>
          </w:rPr>
          <w:delText>Ecology</w:delText>
        </w:r>
        <w:r w:rsidDel="00456166">
          <w:delText xml:space="preserve">, </w:delText>
        </w:r>
        <w:r w:rsidDel="00456166">
          <w:rPr>
            <w:b/>
            <w:bCs/>
          </w:rPr>
          <w:delText>88</w:delText>
        </w:r>
        <w:r w:rsidDel="00456166">
          <w:delText>, 706–715.</w:delText>
        </w:r>
      </w:del>
    </w:p>
    <w:p w14:paraId="1094BAF8" w14:textId="7402329D" w:rsidR="0094074D" w:rsidDel="00456166" w:rsidRDefault="0094074D" w:rsidP="0094074D">
      <w:pPr>
        <w:pStyle w:val="Bibliography"/>
        <w:rPr>
          <w:del w:id="359" w:author="Dr Elizabeth Wenk " w:date="2016-12-20T16:32:00Z"/>
        </w:rPr>
      </w:pPr>
      <w:del w:id="360" w:author="Dr Elizabeth Wenk " w:date="2016-12-20T16:32:00Z">
        <w:r w:rsidDel="00456166">
          <w:delText xml:space="preserve">Hughes, L., Dunlop, M., French, K., Leishman, M.R., Rice, B., Rodgerson, L. &amp; Westoby, M. (1994) Predicting dispersal spectra: a minimal set of hypotheses based on plant attributes. </w:delText>
        </w:r>
        <w:r w:rsidDel="00456166">
          <w:rPr>
            <w:i/>
            <w:iCs/>
          </w:rPr>
          <w:delText>Journal of Ecology</w:delText>
        </w:r>
        <w:r w:rsidDel="00456166">
          <w:delText xml:space="preserve">, </w:delText>
        </w:r>
        <w:r w:rsidDel="00456166">
          <w:rPr>
            <w:b/>
            <w:bCs/>
          </w:rPr>
          <w:delText>82</w:delText>
        </w:r>
        <w:r w:rsidDel="00456166">
          <w:delText>, 933–950.</w:delText>
        </w:r>
      </w:del>
    </w:p>
    <w:p w14:paraId="34D57D48" w14:textId="5AD10D8E" w:rsidR="0094074D" w:rsidDel="00456166" w:rsidRDefault="0094074D" w:rsidP="0094074D">
      <w:pPr>
        <w:pStyle w:val="Bibliography"/>
        <w:rPr>
          <w:del w:id="361" w:author="Dr Elizabeth Wenk " w:date="2016-12-20T16:32:00Z"/>
        </w:rPr>
      </w:pPr>
      <w:del w:id="362" w:author="Dr Elizabeth Wenk " w:date="2016-12-20T16:32:00Z">
        <w:r w:rsidDel="00456166">
          <w:delText xml:space="preserve">Kelly, D. (1994) The evolutionary ecology of mast seeding. </w:delText>
        </w:r>
        <w:r w:rsidDel="00456166">
          <w:rPr>
            <w:i/>
            <w:iCs/>
          </w:rPr>
          <w:delText>Trends in Ecology &amp; Evolution</w:delText>
        </w:r>
        <w:r w:rsidDel="00456166">
          <w:delText xml:space="preserve">, </w:delText>
        </w:r>
        <w:r w:rsidDel="00456166">
          <w:rPr>
            <w:b/>
            <w:bCs/>
          </w:rPr>
          <w:delText>9</w:delText>
        </w:r>
        <w:r w:rsidDel="00456166">
          <w:delText>, 465–470.</w:delText>
        </w:r>
      </w:del>
    </w:p>
    <w:p w14:paraId="7D340E0A" w14:textId="71C9087A" w:rsidR="0094074D" w:rsidDel="00456166" w:rsidRDefault="0094074D" w:rsidP="0094074D">
      <w:pPr>
        <w:pStyle w:val="Bibliography"/>
        <w:rPr>
          <w:del w:id="363" w:author="Dr Elizabeth Wenk " w:date="2016-12-20T16:32:00Z"/>
        </w:rPr>
      </w:pPr>
      <w:del w:id="364" w:author="Dr Elizabeth Wenk " w:date="2016-12-20T16:32:00Z">
        <w:r w:rsidDel="00456166">
          <w:delText xml:space="preserve">Kelly, D. &amp; Sork, V.L. (2002) Mast seeding in perennial plants: Why, How, Where? </w:delText>
        </w:r>
        <w:r w:rsidDel="00456166">
          <w:rPr>
            <w:i/>
            <w:iCs/>
          </w:rPr>
          <w:delText>Annual Review of Ecology and Systematics</w:delText>
        </w:r>
        <w:r w:rsidDel="00456166">
          <w:delText xml:space="preserve">, </w:delText>
        </w:r>
        <w:r w:rsidDel="00456166">
          <w:rPr>
            <w:b/>
            <w:bCs/>
          </w:rPr>
          <w:delText>33</w:delText>
        </w:r>
        <w:r w:rsidDel="00456166">
          <w:delText>, 427–447.</w:delText>
        </w:r>
      </w:del>
    </w:p>
    <w:p w14:paraId="510BA27F" w14:textId="01883E14" w:rsidR="0094074D" w:rsidDel="00456166" w:rsidRDefault="0094074D" w:rsidP="0094074D">
      <w:pPr>
        <w:pStyle w:val="Bibliography"/>
        <w:rPr>
          <w:del w:id="365" w:author="Dr Elizabeth Wenk " w:date="2016-12-20T16:32:00Z"/>
        </w:rPr>
      </w:pPr>
      <w:del w:id="366" w:author="Dr Elizabeth Wenk " w:date="2016-12-20T16:32:00Z">
        <w:r w:rsidDel="00456166">
          <w:delText xml:space="preserve">Knight, T.M., Steets, J.A., Vamosi, J.C., Mazer, S.J., Burd, M., Campbell, D.R., Dudash, M.R., Johnston, M.O., Mitchell, R.J. &amp; Ashman, T.-L. (2005) Pollen limitation of plant reproduction: pattern and process. </w:delText>
        </w:r>
        <w:r w:rsidDel="00456166">
          <w:rPr>
            <w:i/>
            <w:iCs/>
          </w:rPr>
          <w:delText>Annual Review of Ecology, Evolution, and Systematics</w:delText>
        </w:r>
        <w:r w:rsidDel="00456166">
          <w:delText xml:space="preserve">, </w:delText>
        </w:r>
        <w:r w:rsidDel="00456166">
          <w:rPr>
            <w:b/>
            <w:bCs/>
          </w:rPr>
          <w:delText>36</w:delText>
        </w:r>
        <w:r w:rsidDel="00456166">
          <w:delText>, 467–497.</w:delText>
        </w:r>
      </w:del>
    </w:p>
    <w:p w14:paraId="4665CE8F" w14:textId="45898C48" w:rsidR="0094074D" w:rsidDel="00456166" w:rsidRDefault="0094074D" w:rsidP="0094074D">
      <w:pPr>
        <w:pStyle w:val="Bibliography"/>
        <w:rPr>
          <w:del w:id="367" w:author="Dr Elizabeth Wenk " w:date="2016-12-20T16:32:00Z"/>
        </w:rPr>
      </w:pPr>
      <w:del w:id="368" w:author="Dr Elizabeth Wenk " w:date="2016-12-20T16:32:00Z">
        <w:r w:rsidDel="00456166">
          <w:delText xml:space="preserve">Kodela, P.G. &amp; Dodson, J.R. (1988) late Holocene vegetation and fire record from Ku-ring-gai Chase National Park, New South Wales. </w:delText>
        </w:r>
        <w:r w:rsidDel="00456166">
          <w:rPr>
            <w:i/>
            <w:iCs/>
          </w:rPr>
          <w:delText>Proceedings of the Linnean Society of New South Wales</w:delText>
        </w:r>
        <w:r w:rsidDel="00456166">
          <w:delText>.</w:delText>
        </w:r>
      </w:del>
    </w:p>
    <w:p w14:paraId="4AB2176B" w14:textId="567608E9" w:rsidR="0094074D" w:rsidDel="00456166" w:rsidRDefault="0094074D" w:rsidP="0094074D">
      <w:pPr>
        <w:pStyle w:val="Bibliography"/>
        <w:rPr>
          <w:del w:id="369" w:author="Dr Elizabeth Wenk " w:date="2016-12-20T16:32:00Z"/>
        </w:rPr>
      </w:pPr>
      <w:del w:id="370" w:author="Dr Elizabeth Wenk " w:date="2016-12-20T16:32:00Z">
        <w:r w:rsidDel="00456166">
          <w:delText xml:space="preserve">Kozlowski, J. (1992) Optimal allocation of resources to growth and reproduction: Implications for age and size at maturity. </w:delText>
        </w:r>
        <w:r w:rsidDel="00456166">
          <w:rPr>
            <w:i/>
            <w:iCs/>
          </w:rPr>
          <w:delText>Trends in Ecology &amp; Evolution</w:delText>
        </w:r>
        <w:r w:rsidDel="00456166">
          <w:delText xml:space="preserve">, </w:delText>
        </w:r>
        <w:r w:rsidDel="00456166">
          <w:rPr>
            <w:b/>
            <w:bCs/>
          </w:rPr>
          <w:delText>7</w:delText>
        </w:r>
        <w:r w:rsidDel="00456166">
          <w:delText>, 15–19.</w:delText>
        </w:r>
      </w:del>
    </w:p>
    <w:p w14:paraId="2D394B0C" w14:textId="2BDAA4A1" w:rsidR="0094074D" w:rsidDel="00456166" w:rsidRDefault="0094074D" w:rsidP="0094074D">
      <w:pPr>
        <w:pStyle w:val="Bibliography"/>
        <w:rPr>
          <w:del w:id="371" w:author="Dr Elizabeth Wenk " w:date="2016-12-20T16:32:00Z"/>
        </w:rPr>
      </w:pPr>
      <w:del w:id="372" w:author="Dr Elizabeth Wenk " w:date="2016-12-20T16:32:00Z">
        <w:r w:rsidDel="00456166">
          <w:lastRenderedPageBreak/>
          <w:delText xml:space="preserve">Kozlowski, J. &amp; Stearns, S.C. (1989) Hypotheses for the Production of Excess Zygotes: Models of Bet-Hedging and Selective Abortion. </w:delText>
        </w:r>
        <w:r w:rsidDel="00456166">
          <w:rPr>
            <w:i/>
            <w:iCs/>
          </w:rPr>
          <w:delText>Evolution</w:delText>
        </w:r>
        <w:r w:rsidDel="00456166">
          <w:delText xml:space="preserve">, </w:delText>
        </w:r>
        <w:r w:rsidDel="00456166">
          <w:rPr>
            <w:b/>
            <w:bCs/>
          </w:rPr>
          <w:delText>43</w:delText>
        </w:r>
        <w:r w:rsidDel="00456166">
          <w:delText>, 1369–1377.</w:delText>
        </w:r>
      </w:del>
    </w:p>
    <w:p w14:paraId="0A00E9C6" w14:textId="6A7D0DAA" w:rsidR="0094074D" w:rsidDel="00456166" w:rsidRDefault="0094074D" w:rsidP="0094074D">
      <w:pPr>
        <w:pStyle w:val="Bibliography"/>
        <w:rPr>
          <w:del w:id="373" w:author="Dr Elizabeth Wenk " w:date="2016-12-20T16:32:00Z"/>
        </w:rPr>
      </w:pPr>
      <w:del w:id="374" w:author="Dr Elizabeth Wenk " w:date="2016-12-20T16:32:00Z">
        <w:r w:rsidDel="00456166">
          <w:delText xml:space="preserve">Leishman, M.R. (2001) Does the seed size/number trade-off model determine plant community structure? An assessment of the model mechanisms and their generality. </w:delText>
        </w:r>
        <w:r w:rsidDel="00456166">
          <w:rPr>
            <w:i/>
            <w:iCs/>
          </w:rPr>
          <w:delText>Oikos</w:delText>
        </w:r>
        <w:r w:rsidDel="00456166">
          <w:delText xml:space="preserve">, </w:delText>
        </w:r>
        <w:r w:rsidDel="00456166">
          <w:rPr>
            <w:b/>
            <w:bCs/>
          </w:rPr>
          <w:delText>93</w:delText>
        </w:r>
        <w:r w:rsidDel="00456166">
          <w:delText>, 294–302.</w:delText>
        </w:r>
      </w:del>
    </w:p>
    <w:p w14:paraId="6014FF4F" w14:textId="12FA380D" w:rsidR="0094074D" w:rsidDel="00456166" w:rsidRDefault="0094074D" w:rsidP="0094074D">
      <w:pPr>
        <w:pStyle w:val="Bibliography"/>
        <w:rPr>
          <w:del w:id="375" w:author="Dr Elizabeth Wenk " w:date="2016-12-20T16:32:00Z"/>
        </w:rPr>
      </w:pPr>
      <w:del w:id="376" w:author="Dr Elizabeth Wenk " w:date="2016-12-20T16:32:00Z">
        <w:r w:rsidDel="00456166">
          <w:delText xml:space="preserve">Lloyd, S., Ayre, D.J. &amp; Whelan, R.J. (2002) A rapid and accurate visual assessment of nectar production can reveal patterns of temporal variation in </w:delText>
        </w:r>
        <w:r w:rsidDel="00456166">
          <w:rPr>
            <w:i/>
            <w:iCs/>
          </w:rPr>
          <w:delText>Banksia ericifolia</w:delText>
        </w:r>
        <w:r w:rsidDel="00456166">
          <w:delText xml:space="preserve"> (Proteaceae). </w:delText>
        </w:r>
        <w:r w:rsidDel="00456166">
          <w:rPr>
            <w:i/>
            <w:iCs/>
          </w:rPr>
          <w:delText>Aust. J. Bot.</w:delText>
        </w:r>
        <w:r w:rsidDel="00456166">
          <w:delText xml:space="preserve">, </w:delText>
        </w:r>
        <w:r w:rsidDel="00456166">
          <w:rPr>
            <w:b/>
            <w:bCs/>
          </w:rPr>
          <w:delText>50</w:delText>
        </w:r>
        <w:r w:rsidDel="00456166">
          <w:delText>, 595–600.</w:delText>
        </w:r>
      </w:del>
    </w:p>
    <w:p w14:paraId="20936440" w14:textId="4151B8D0" w:rsidR="0094074D" w:rsidDel="00456166" w:rsidRDefault="0094074D" w:rsidP="0094074D">
      <w:pPr>
        <w:pStyle w:val="Bibliography"/>
        <w:rPr>
          <w:del w:id="377" w:author="Dr Elizabeth Wenk " w:date="2016-12-20T16:32:00Z"/>
        </w:rPr>
      </w:pPr>
      <w:del w:id="378" w:author="Dr Elizabeth Wenk " w:date="2016-12-20T16:32:00Z">
        <w:r w:rsidDel="00456166">
          <w:delText xml:space="preserve">Lord, J.M. &amp; Westoby, M. (2006) Accessory costs of seed production. </w:delText>
        </w:r>
        <w:r w:rsidDel="00456166">
          <w:rPr>
            <w:i/>
            <w:iCs/>
          </w:rPr>
          <w:delText>Oecologia</w:delText>
        </w:r>
        <w:r w:rsidDel="00456166">
          <w:delText xml:space="preserve">, </w:delText>
        </w:r>
        <w:r w:rsidDel="00456166">
          <w:rPr>
            <w:b/>
            <w:bCs/>
          </w:rPr>
          <w:delText>150</w:delText>
        </w:r>
        <w:r w:rsidDel="00456166">
          <w:delText>, 310–317.</w:delText>
        </w:r>
      </w:del>
    </w:p>
    <w:p w14:paraId="5179A9F7" w14:textId="45E3575F" w:rsidR="0094074D" w:rsidDel="00456166" w:rsidRDefault="0094074D" w:rsidP="0094074D">
      <w:pPr>
        <w:pStyle w:val="Bibliography"/>
        <w:rPr>
          <w:del w:id="379" w:author="Dr Elizabeth Wenk " w:date="2016-12-20T16:32:00Z"/>
        </w:rPr>
      </w:pPr>
      <w:del w:id="380" w:author="Dr Elizabeth Wenk " w:date="2016-12-20T16:32:00Z">
        <w:r w:rsidDel="00456166">
          <w:delText xml:space="preserve">Lord, J.M. &amp; Westoby, M. (2012) Accessory costs of seed production and the evolution of angiosperms. </w:delText>
        </w:r>
        <w:r w:rsidDel="00456166">
          <w:rPr>
            <w:i/>
            <w:iCs/>
          </w:rPr>
          <w:delText>Evolution</w:delText>
        </w:r>
        <w:r w:rsidDel="00456166">
          <w:delText xml:space="preserve">, </w:delText>
        </w:r>
        <w:r w:rsidDel="00456166">
          <w:rPr>
            <w:b/>
            <w:bCs/>
          </w:rPr>
          <w:delText>66</w:delText>
        </w:r>
        <w:r w:rsidDel="00456166">
          <w:delText>, 200–210.</w:delText>
        </w:r>
      </w:del>
    </w:p>
    <w:p w14:paraId="437A43D8" w14:textId="17F5066E" w:rsidR="0094074D" w:rsidDel="00456166" w:rsidRDefault="0094074D" w:rsidP="0094074D">
      <w:pPr>
        <w:pStyle w:val="Bibliography"/>
        <w:rPr>
          <w:del w:id="381" w:author="Dr Elizabeth Wenk " w:date="2016-12-20T16:32:00Z"/>
        </w:rPr>
      </w:pPr>
      <w:del w:id="382" w:author="Dr Elizabeth Wenk " w:date="2016-12-20T16:32:00Z">
        <w:r w:rsidDel="00456166">
          <w:delText xml:space="preserve">Melser, C. &amp; Klinkhamer, P.G.L. (2001) Selective seed abortion increases offspring survival in Cynoglossum officinale (Boraginaceae). </w:delText>
        </w:r>
        <w:r w:rsidDel="00456166">
          <w:rPr>
            <w:i/>
            <w:iCs/>
          </w:rPr>
          <w:delText>American Journal of Botany</w:delText>
        </w:r>
        <w:r w:rsidDel="00456166">
          <w:delText xml:space="preserve">, </w:delText>
        </w:r>
        <w:r w:rsidDel="00456166">
          <w:rPr>
            <w:b/>
            <w:bCs/>
          </w:rPr>
          <w:delText>88</w:delText>
        </w:r>
        <w:r w:rsidDel="00456166">
          <w:delText>, 1033–1040.</w:delText>
        </w:r>
      </w:del>
    </w:p>
    <w:p w14:paraId="44898A83" w14:textId="073BC3B4" w:rsidR="0094074D" w:rsidDel="00456166" w:rsidRDefault="0094074D" w:rsidP="0094074D">
      <w:pPr>
        <w:pStyle w:val="Bibliography"/>
        <w:rPr>
          <w:del w:id="383" w:author="Dr Elizabeth Wenk " w:date="2016-12-20T16:32:00Z"/>
        </w:rPr>
      </w:pPr>
      <w:del w:id="384" w:author="Dr Elizabeth Wenk " w:date="2016-12-20T16:32:00Z">
        <w:r w:rsidDel="00456166">
          <w:delText xml:space="preserve">Miller, T.E.X., Williams, J.L., Jongejans, E., Brys, R. &amp; Jacquemyn, H. (2012) Evolutionary demography of iteroparous plants: incorporating non-lethal costs of reproduction into integral projection models. </w:delText>
        </w:r>
        <w:r w:rsidDel="00456166">
          <w:rPr>
            <w:i/>
            <w:iCs/>
          </w:rPr>
          <w:delText>Proceedings of the Royal Society B-Biological Sciences</w:delText>
        </w:r>
        <w:r w:rsidDel="00456166">
          <w:delText xml:space="preserve">, </w:delText>
        </w:r>
        <w:r w:rsidDel="00456166">
          <w:rPr>
            <w:b/>
            <w:bCs/>
          </w:rPr>
          <w:delText>279</w:delText>
        </w:r>
        <w:r w:rsidDel="00456166">
          <w:delText>, 2831–2840.</w:delText>
        </w:r>
      </w:del>
    </w:p>
    <w:p w14:paraId="6B93A3A5" w14:textId="6EC9BFD0" w:rsidR="0094074D" w:rsidDel="00456166" w:rsidRDefault="0094074D" w:rsidP="0094074D">
      <w:pPr>
        <w:pStyle w:val="Bibliography"/>
        <w:rPr>
          <w:del w:id="385" w:author="Dr Elizabeth Wenk " w:date="2016-12-20T16:32:00Z"/>
        </w:rPr>
      </w:pPr>
      <w:del w:id="386" w:author="Dr Elizabeth Wenk " w:date="2016-12-20T16:32:00Z">
        <w:r w:rsidDel="00456166">
          <w:delText xml:space="preserve">Mironchenko, A. &amp; Kozłowski, J. (2014) Optimal allocation patterns and optimal seed mass of a perennial plant. </w:delText>
        </w:r>
        <w:r w:rsidDel="00456166">
          <w:rPr>
            <w:i/>
            <w:iCs/>
          </w:rPr>
          <w:delText>Journal of Theoretical Biology</w:delText>
        </w:r>
        <w:r w:rsidDel="00456166">
          <w:delText xml:space="preserve">, </w:delText>
        </w:r>
        <w:r w:rsidDel="00456166">
          <w:rPr>
            <w:b/>
            <w:bCs/>
          </w:rPr>
          <w:delText>354</w:delText>
        </w:r>
        <w:r w:rsidDel="00456166">
          <w:delText>, 12–24.</w:delText>
        </w:r>
      </w:del>
    </w:p>
    <w:p w14:paraId="19F9EBE7" w14:textId="0BE291E0" w:rsidR="0094074D" w:rsidDel="00456166" w:rsidRDefault="0094074D" w:rsidP="0094074D">
      <w:pPr>
        <w:pStyle w:val="Bibliography"/>
        <w:rPr>
          <w:del w:id="387" w:author="Dr Elizabeth Wenk " w:date="2016-12-20T16:32:00Z"/>
        </w:rPr>
      </w:pPr>
      <w:del w:id="388" w:author="Dr Elizabeth Wenk " w:date="2016-12-20T16:32:00Z">
        <w:r w:rsidDel="00456166">
          <w:delText xml:space="preserve">Mitchell, R.J. (1997) Effects of pollination intensity on </w:delText>
        </w:r>
        <w:r w:rsidDel="00456166">
          <w:rPr>
            <w:i/>
            <w:iCs/>
          </w:rPr>
          <w:delText>Lesquerella fendleri</w:delText>
        </w:r>
        <w:r w:rsidDel="00456166">
          <w:delText xml:space="preserve"> seed set: variation among plants. </w:delText>
        </w:r>
        <w:r w:rsidDel="00456166">
          <w:rPr>
            <w:i/>
            <w:iCs/>
          </w:rPr>
          <w:delText>Oecologia</w:delText>
        </w:r>
        <w:r w:rsidDel="00456166">
          <w:delText xml:space="preserve">, </w:delText>
        </w:r>
        <w:r w:rsidDel="00456166">
          <w:rPr>
            <w:b/>
            <w:bCs/>
          </w:rPr>
          <w:delText>109</w:delText>
        </w:r>
        <w:r w:rsidDel="00456166">
          <w:delText>, 382–388.</w:delText>
        </w:r>
      </w:del>
    </w:p>
    <w:p w14:paraId="23DBB33E" w14:textId="53CA8ABA" w:rsidR="0094074D" w:rsidDel="00456166" w:rsidRDefault="0094074D" w:rsidP="0094074D">
      <w:pPr>
        <w:pStyle w:val="Bibliography"/>
        <w:rPr>
          <w:del w:id="389" w:author="Dr Elizabeth Wenk " w:date="2016-12-20T16:32:00Z"/>
        </w:rPr>
      </w:pPr>
      <w:del w:id="390" w:author="Dr Elizabeth Wenk " w:date="2016-12-20T16:32:00Z">
        <w:r w:rsidDel="00456166">
          <w:delText xml:space="preserve">Mock, D.W. &amp; Forbes, L.S. (1995) The evolution of parental optimism. </w:delText>
        </w:r>
        <w:r w:rsidDel="00456166">
          <w:rPr>
            <w:i/>
            <w:iCs/>
          </w:rPr>
          <w:delText>Trends in Ecology &amp; Evolution</w:delText>
        </w:r>
        <w:r w:rsidDel="00456166">
          <w:delText xml:space="preserve">, </w:delText>
        </w:r>
        <w:r w:rsidDel="00456166">
          <w:rPr>
            <w:b/>
            <w:bCs/>
          </w:rPr>
          <w:delText>10</w:delText>
        </w:r>
        <w:r w:rsidDel="00456166">
          <w:delText>, 130–134.</w:delText>
        </w:r>
      </w:del>
    </w:p>
    <w:p w14:paraId="3E781F73" w14:textId="6E495416" w:rsidR="0094074D" w:rsidDel="00456166" w:rsidRDefault="0094074D" w:rsidP="0094074D">
      <w:pPr>
        <w:pStyle w:val="Bibliography"/>
        <w:rPr>
          <w:del w:id="391" w:author="Dr Elizabeth Wenk " w:date="2016-12-20T16:32:00Z"/>
        </w:rPr>
      </w:pPr>
      <w:del w:id="392" w:author="Dr Elizabeth Wenk " w:date="2016-12-20T16:32:00Z">
        <w:r w:rsidDel="00456166">
          <w:delText xml:space="preserve">Moles, A.T., Ackerly, D.D., Webb, C.O., Tweddle, J.C., Dickie, J.B., Pitman, A.J. &amp; Westoby, M. (2005) Factors that shape seed mass evolution. </w:delText>
        </w:r>
        <w:r w:rsidDel="00456166">
          <w:rPr>
            <w:i/>
            <w:iCs/>
          </w:rPr>
          <w:delText>Proceedings of the National Academy of Sciences of the United States of America</w:delText>
        </w:r>
        <w:r w:rsidDel="00456166">
          <w:delText xml:space="preserve">, </w:delText>
        </w:r>
        <w:r w:rsidDel="00456166">
          <w:rPr>
            <w:b/>
            <w:bCs/>
          </w:rPr>
          <w:delText>102</w:delText>
        </w:r>
        <w:r w:rsidDel="00456166">
          <w:delText>, 10540–10544.</w:delText>
        </w:r>
      </w:del>
    </w:p>
    <w:p w14:paraId="215B5506" w14:textId="1746702F" w:rsidR="0094074D" w:rsidDel="00456166" w:rsidRDefault="0094074D" w:rsidP="0094074D">
      <w:pPr>
        <w:pStyle w:val="Bibliography"/>
        <w:rPr>
          <w:del w:id="393" w:author="Dr Elizabeth Wenk " w:date="2016-12-20T16:32:00Z"/>
        </w:rPr>
      </w:pPr>
      <w:del w:id="394" w:author="Dr Elizabeth Wenk " w:date="2016-12-20T16:32:00Z">
        <w:r w:rsidDel="00456166">
          <w:delText xml:space="preserve">Moles, A.T., Falster, D.S., Leishman, M.R. &amp; Westoby, M. (2004) Small-seeded species produce more seeds per square metre of canopy per year, but not per individual per lifetime. </w:delText>
        </w:r>
        <w:r w:rsidDel="00456166">
          <w:rPr>
            <w:i/>
            <w:iCs/>
          </w:rPr>
          <w:delText>Journal of Ecology</w:delText>
        </w:r>
        <w:r w:rsidDel="00456166">
          <w:delText xml:space="preserve">, </w:delText>
        </w:r>
        <w:r w:rsidDel="00456166">
          <w:rPr>
            <w:b/>
            <w:bCs/>
          </w:rPr>
          <w:delText>92</w:delText>
        </w:r>
        <w:r w:rsidDel="00456166">
          <w:delText>, 384–396.</w:delText>
        </w:r>
      </w:del>
    </w:p>
    <w:p w14:paraId="47D97D47" w14:textId="67D352CA" w:rsidR="0094074D" w:rsidDel="00456166" w:rsidRDefault="0094074D" w:rsidP="0094074D">
      <w:pPr>
        <w:pStyle w:val="Bibliography"/>
        <w:rPr>
          <w:del w:id="395" w:author="Dr Elizabeth Wenk " w:date="2016-12-20T16:32:00Z"/>
        </w:rPr>
      </w:pPr>
      <w:del w:id="396" w:author="Dr Elizabeth Wenk " w:date="2016-12-20T16:32:00Z">
        <w:r w:rsidDel="00456166">
          <w:delText xml:space="preserve">Moles, A.T., Warton, D.I. &amp; Westoby, M. (2003) Do small-seeded species have higher survival through seed predation than large-seeded species? </w:delText>
        </w:r>
        <w:r w:rsidDel="00456166">
          <w:rPr>
            <w:i/>
            <w:iCs/>
          </w:rPr>
          <w:delText>Ecology</w:delText>
        </w:r>
        <w:r w:rsidDel="00456166">
          <w:delText xml:space="preserve">, </w:delText>
        </w:r>
        <w:r w:rsidDel="00456166">
          <w:rPr>
            <w:b/>
            <w:bCs/>
          </w:rPr>
          <w:delText>84</w:delText>
        </w:r>
        <w:r w:rsidDel="00456166">
          <w:delText>, 3148–3161.</w:delText>
        </w:r>
      </w:del>
    </w:p>
    <w:p w14:paraId="7DA7EC2C" w14:textId="6333436F" w:rsidR="0094074D" w:rsidDel="00456166" w:rsidRDefault="0094074D" w:rsidP="0094074D">
      <w:pPr>
        <w:pStyle w:val="Bibliography"/>
        <w:rPr>
          <w:del w:id="397" w:author="Dr Elizabeth Wenk " w:date="2016-12-20T16:32:00Z"/>
        </w:rPr>
      </w:pPr>
      <w:del w:id="398" w:author="Dr Elizabeth Wenk " w:date="2016-12-20T16:32:00Z">
        <w:r w:rsidDel="00456166">
          <w:delText xml:space="preserve">Moles, A.T. &amp; Westoby, M. (2006) Seed size and plant strategy across the whole life cycle. </w:delText>
        </w:r>
        <w:r w:rsidDel="00456166">
          <w:rPr>
            <w:i/>
            <w:iCs/>
          </w:rPr>
          <w:delText>Oikos</w:delText>
        </w:r>
        <w:r w:rsidDel="00456166">
          <w:delText xml:space="preserve">, </w:delText>
        </w:r>
        <w:r w:rsidDel="00456166">
          <w:rPr>
            <w:b/>
            <w:bCs/>
          </w:rPr>
          <w:delText>113</w:delText>
        </w:r>
        <w:r w:rsidDel="00456166">
          <w:delText>, 91–105.</w:delText>
        </w:r>
      </w:del>
    </w:p>
    <w:p w14:paraId="2E1C5CF4" w14:textId="0C52BF5F" w:rsidR="0094074D" w:rsidDel="00456166" w:rsidRDefault="0094074D" w:rsidP="0094074D">
      <w:pPr>
        <w:pStyle w:val="Bibliography"/>
        <w:rPr>
          <w:del w:id="399" w:author="Dr Elizabeth Wenk " w:date="2016-12-20T16:32:00Z"/>
        </w:rPr>
      </w:pPr>
      <w:del w:id="400" w:author="Dr Elizabeth Wenk " w:date="2016-12-20T16:32:00Z">
        <w:r w:rsidDel="00456166">
          <w:delText xml:space="preserve">Myers, R.A. &amp; Doyle, R.W. (1983) Predicting natural mortality rates and reproduction–mortality trade-offs from fish life history data. </w:delText>
        </w:r>
        <w:r w:rsidDel="00456166">
          <w:rPr>
            <w:i/>
            <w:iCs/>
          </w:rPr>
          <w:delText>Canadian Journal of Fisheries and Aquatic Sciences</w:delText>
        </w:r>
        <w:r w:rsidDel="00456166">
          <w:delText xml:space="preserve">, </w:delText>
        </w:r>
        <w:r w:rsidDel="00456166">
          <w:rPr>
            <w:b/>
            <w:bCs/>
          </w:rPr>
          <w:delText>40</w:delText>
        </w:r>
        <w:r w:rsidDel="00456166">
          <w:delText>, 612–620.</w:delText>
        </w:r>
      </w:del>
    </w:p>
    <w:p w14:paraId="1126D7FB" w14:textId="50E0D1FD" w:rsidR="0094074D" w:rsidDel="00456166" w:rsidRDefault="0094074D" w:rsidP="0094074D">
      <w:pPr>
        <w:pStyle w:val="Bibliography"/>
        <w:rPr>
          <w:del w:id="401" w:author="Dr Elizabeth Wenk " w:date="2016-12-20T16:32:00Z"/>
        </w:rPr>
      </w:pPr>
      <w:del w:id="402" w:author="Dr Elizabeth Wenk " w:date="2016-12-20T16:32:00Z">
        <w:r w:rsidDel="00456166">
          <w:delText xml:space="preserve">NSW Office of the Environment. (2006) </w:delText>
        </w:r>
        <w:r w:rsidDel="00456166">
          <w:rPr>
            <w:i/>
            <w:iCs/>
          </w:rPr>
          <w:delText>Ku-Ring-Gai Chase National Park Fire Management Strategy</w:delText>
        </w:r>
        <w:r w:rsidDel="00456166">
          <w:delText>.</w:delText>
        </w:r>
      </w:del>
    </w:p>
    <w:p w14:paraId="1A387BC6" w14:textId="262A5A1A" w:rsidR="0094074D" w:rsidDel="00456166" w:rsidRDefault="0094074D" w:rsidP="0094074D">
      <w:pPr>
        <w:pStyle w:val="Bibliography"/>
        <w:rPr>
          <w:del w:id="403" w:author="Dr Elizabeth Wenk " w:date="2016-12-20T16:32:00Z"/>
        </w:rPr>
      </w:pPr>
      <w:del w:id="404" w:author="Dr Elizabeth Wenk " w:date="2016-12-20T16:32:00Z">
        <w:r w:rsidDel="00456166">
          <w:lastRenderedPageBreak/>
          <w:delText xml:space="preserve">Obeso, J.R. (2002) The costs of reproduction in plants. </w:delText>
        </w:r>
        <w:r w:rsidDel="00456166">
          <w:rPr>
            <w:i/>
            <w:iCs/>
          </w:rPr>
          <w:delText>New Phytologist</w:delText>
        </w:r>
        <w:r w:rsidDel="00456166">
          <w:delText xml:space="preserve">, </w:delText>
        </w:r>
        <w:r w:rsidDel="00456166">
          <w:rPr>
            <w:b/>
            <w:bCs/>
          </w:rPr>
          <w:delText>155</w:delText>
        </w:r>
        <w:r w:rsidDel="00456166">
          <w:delText>, 321–348.</w:delText>
        </w:r>
      </w:del>
    </w:p>
    <w:p w14:paraId="03F10844" w14:textId="20B75ACE" w:rsidR="0094074D" w:rsidDel="00456166" w:rsidRDefault="0094074D" w:rsidP="0094074D">
      <w:pPr>
        <w:pStyle w:val="Bibliography"/>
        <w:rPr>
          <w:del w:id="405" w:author="Dr Elizabeth Wenk " w:date="2016-12-20T16:32:00Z"/>
        </w:rPr>
      </w:pPr>
      <w:del w:id="406" w:author="Dr Elizabeth Wenk " w:date="2016-12-20T16:32:00Z">
        <w:r w:rsidDel="00456166">
          <w:delText xml:space="preserve">Obeso, J.R. (2004) A hierarchical perspective in allocation to reproduction from whole plant to fruit and seed level. </w:delText>
        </w:r>
        <w:r w:rsidDel="00456166">
          <w:rPr>
            <w:i/>
            <w:iCs/>
          </w:rPr>
          <w:delText>Perspectives in Plant Ecology, Evolution and Systematics</w:delText>
        </w:r>
        <w:r w:rsidDel="00456166">
          <w:delText xml:space="preserve">, </w:delText>
        </w:r>
        <w:r w:rsidDel="00456166">
          <w:rPr>
            <w:b/>
            <w:bCs/>
          </w:rPr>
          <w:delText>6</w:delText>
        </w:r>
        <w:r w:rsidDel="00456166">
          <w:delText>, 217–225.</w:delText>
        </w:r>
      </w:del>
    </w:p>
    <w:p w14:paraId="50D6C80F" w14:textId="08B113A7" w:rsidR="0094074D" w:rsidDel="00456166" w:rsidRDefault="0094074D" w:rsidP="0094074D">
      <w:pPr>
        <w:pStyle w:val="Bibliography"/>
        <w:rPr>
          <w:del w:id="407" w:author="Dr Elizabeth Wenk " w:date="2016-12-20T16:32:00Z"/>
        </w:rPr>
      </w:pPr>
      <w:del w:id="408" w:author="Dr Elizabeth Wenk " w:date="2016-12-20T16:32:00Z">
        <w:r w:rsidDel="00456166">
          <w:delText xml:space="preserve">Pyke, G.H. (1983) Seasonal pattern of abundance of honeyeaters and their resources in heathland areas near Sydney. </w:delText>
        </w:r>
        <w:r w:rsidDel="00456166">
          <w:rPr>
            <w:i/>
            <w:iCs/>
          </w:rPr>
          <w:delText>Australian Journal of Ecology</w:delText>
        </w:r>
        <w:r w:rsidDel="00456166">
          <w:delText xml:space="preserve">, </w:delText>
        </w:r>
        <w:r w:rsidDel="00456166">
          <w:rPr>
            <w:b/>
            <w:bCs/>
          </w:rPr>
          <w:delText>8</w:delText>
        </w:r>
        <w:r w:rsidDel="00456166">
          <w:delText>, 217–233.</w:delText>
        </w:r>
      </w:del>
    </w:p>
    <w:p w14:paraId="5AC5B97F" w14:textId="7FEA9625" w:rsidR="0094074D" w:rsidDel="00456166" w:rsidRDefault="0094074D" w:rsidP="0094074D">
      <w:pPr>
        <w:pStyle w:val="Bibliography"/>
        <w:rPr>
          <w:del w:id="409" w:author="Dr Elizabeth Wenk " w:date="2016-12-20T16:32:00Z"/>
        </w:rPr>
      </w:pPr>
      <w:del w:id="410" w:author="Dr Elizabeth Wenk " w:date="2016-12-20T16:32:00Z">
        <w:r w:rsidDel="00456166">
          <w:delText xml:space="preserve">Pyke, G.H., O’Connor, P.J. &amp; Recher, H.F. (1993) Relationship between nectar production and yearly and spatial variation in density and nesting of resident honeyeaters in heathland near Sydney. </w:delText>
        </w:r>
        <w:r w:rsidDel="00456166">
          <w:rPr>
            <w:i/>
            <w:iCs/>
          </w:rPr>
          <w:delText>Australian Journal of Ecology</w:delText>
        </w:r>
        <w:r w:rsidDel="00456166">
          <w:delText xml:space="preserve">, </w:delText>
        </w:r>
        <w:r w:rsidDel="00456166">
          <w:rPr>
            <w:b/>
            <w:bCs/>
          </w:rPr>
          <w:delText>18</w:delText>
        </w:r>
        <w:r w:rsidDel="00456166">
          <w:delText>, 221–229.</w:delText>
        </w:r>
      </w:del>
    </w:p>
    <w:p w14:paraId="6E6A1301" w14:textId="0FCD7E33" w:rsidR="0094074D" w:rsidDel="00456166" w:rsidRDefault="0094074D" w:rsidP="0094074D">
      <w:pPr>
        <w:pStyle w:val="Bibliography"/>
        <w:rPr>
          <w:del w:id="411" w:author="Dr Elizabeth Wenk " w:date="2016-12-20T16:32:00Z"/>
        </w:rPr>
      </w:pPr>
      <w:del w:id="412" w:author="Dr Elizabeth Wenk " w:date="2016-12-20T16:32:00Z">
        <w:r w:rsidDel="00456166">
          <w:delText xml:space="preserve">Ramirez, N. &amp; Berry, P.E. (1997) Effect of sexual systems and dichogamy on levels of abortion and biomass allocation in plant reproductive structures. </w:delText>
        </w:r>
        <w:r w:rsidDel="00456166">
          <w:rPr>
            <w:i/>
            <w:iCs/>
          </w:rPr>
          <w:delText>Canadian Journal of Botany</w:delText>
        </w:r>
        <w:r w:rsidDel="00456166">
          <w:delText xml:space="preserve">, </w:delText>
        </w:r>
        <w:r w:rsidDel="00456166">
          <w:rPr>
            <w:b/>
            <w:bCs/>
          </w:rPr>
          <w:delText>75</w:delText>
        </w:r>
        <w:r w:rsidDel="00456166">
          <w:delText>, 457–461.</w:delText>
        </w:r>
      </w:del>
    </w:p>
    <w:p w14:paraId="7667ED58" w14:textId="58C04590" w:rsidR="0094074D" w:rsidDel="00456166" w:rsidRDefault="0094074D" w:rsidP="0094074D">
      <w:pPr>
        <w:pStyle w:val="Bibliography"/>
        <w:rPr>
          <w:del w:id="413" w:author="Dr Elizabeth Wenk " w:date="2016-12-20T16:32:00Z"/>
        </w:rPr>
      </w:pPr>
      <w:del w:id="414" w:author="Dr Elizabeth Wenk " w:date="2016-12-20T16:32:00Z">
        <w:r w:rsidDel="00456166">
          <w:delText xml:space="preserve">Ramsey, M. (1997) No evidence for demographic costs of seed production in the pollen-limited perennial herb </w:delText>
        </w:r>
        <w:r w:rsidDel="00456166">
          <w:rPr>
            <w:i/>
            <w:iCs/>
          </w:rPr>
          <w:delText>Blandfordia grandiflora</w:delText>
        </w:r>
        <w:r w:rsidDel="00456166">
          <w:delText xml:space="preserve"> (Liliaceae). </w:delText>
        </w:r>
        <w:r w:rsidDel="00456166">
          <w:rPr>
            <w:i/>
            <w:iCs/>
          </w:rPr>
          <w:delText>International Journal of Plant Sciences</w:delText>
        </w:r>
        <w:r w:rsidDel="00456166">
          <w:delText xml:space="preserve">, </w:delText>
        </w:r>
        <w:r w:rsidDel="00456166">
          <w:rPr>
            <w:b/>
            <w:bCs/>
          </w:rPr>
          <w:delText>158</w:delText>
        </w:r>
        <w:r w:rsidDel="00456166">
          <w:delText>, 785–793.</w:delText>
        </w:r>
      </w:del>
    </w:p>
    <w:p w14:paraId="0C093D09" w14:textId="0825FC65" w:rsidR="0094074D" w:rsidDel="00456166" w:rsidRDefault="0094074D" w:rsidP="0094074D">
      <w:pPr>
        <w:pStyle w:val="Bibliography"/>
        <w:rPr>
          <w:del w:id="415" w:author="Dr Elizabeth Wenk " w:date="2016-12-20T16:32:00Z"/>
        </w:rPr>
      </w:pPr>
      <w:del w:id="416" w:author="Dr Elizabeth Wenk " w:date="2016-12-20T16:32:00Z">
        <w:r w:rsidDel="00456166">
          <w:delText xml:space="preserve">Reekie, E.G. &amp; Bazzaz, F.A. (1987a) Reproductive effort in plants. 1. Carbon allocation to reproduction. </w:delText>
        </w:r>
        <w:r w:rsidDel="00456166">
          <w:rPr>
            <w:i/>
            <w:iCs/>
          </w:rPr>
          <w:delText>The American Naturalist</w:delText>
        </w:r>
        <w:r w:rsidDel="00456166">
          <w:delText xml:space="preserve">, </w:delText>
        </w:r>
        <w:r w:rsidDel="00456166">
          <w:rPr>
            <w:b/>
            <w:bCs/>
          </w:rPr>
          <w:delText>129</w:delText>
        </w:r>
        <w:r w:rsidDel="00456166">
          <w:delText>, 876–896.</w:delText>
        </w:r>
      </w:del>
    </w:p>
    <w:p w14:paraId="597743AE" w14:textId="2F3E07A5" w:rsidR="0094074D" w:rsidDel="00456166" w:rsidRDefault="0094074D" w:rsidP="0094074D">
      <w:pPr>
        <w:pStyle w:val="Bibliography"/>
        <w:rPr>
          <w:del w:id="417" w:author="Dr Elizabeth Wenk " w:date="2016-12-20T16:32:00Z"/>
        </w:rPr>
      </w:pPr>
      <w:del w:id="418" w:author="Dr Elizabeth Wenk " w:date="2016-12-20T16:32:00Z">
        <w:r w:rsidDel="00456166">
          <w:delText xml:space="preserve">Reekie, E.G. &amp; Bazzaz, F.A. (1987b) Reproductive effort in plants. 2. Does carbon reflect the allocation of other resources? </w:delText>
        </w:r>
        <w:r w:rsidDel="00456166">
          <w:rPr>
            <w:i/>
            <w:iCs/>
          </w:rPr>
          <w:delText>The American Naturalist</w:delText>
        </w:r>
        <w:r w:rsidDel="00456166">
          <w:delText xml:space="preserve">, </w:delText>
        </w:r>
        <w:r w:rsidDel="00456166">
          <w:rPr>
            <w:b/>
            <w:bCs/>
          </w:rPr>
          <w:delText>129</w:delText>
        </w:r>
        <w:r w:rsidDel="00456166">
          <w:delText>, 897–906.</w:delText>
        </w:r>
      </w:del>
    </w:p>
    <w:p w14:paraId="4F6C5A01" w14:textId="778FC60F" w:rsidR="0094074D" w:rsidDel="00456166" w:rsidRDefault="0094074D" w:rsidP="0094074D">
      <w:pPr>
        <w:pStyle w:val="Bibliography"/>
        <w:rPr>
          <w:del w:id="419" w:author="Dr Elizabeth Wenk " w:date="2016-12-20T16:32:00Z"/>
        </w:rPr>
      </w:pPr>
      <w:del w:id="420" w:author="Dr Elizabeth Wenk " w:date="2016-12-20T16:32:00Z">
        <w:r w:rsidDel="00456166">
          <w:delText xml:space="preserve">Rees, M. &amp; Westoby, M. (1997) Game-Theoretical Evolution of Seed Mass in Multi-Species Ecological Models. </w:delText>
        </w:r>
        <w:r w:rsidDel="00456166">
          <w:rPr>
            <w:i/>
            <w:iCs/>
          </w:rPr>
          <w:delText>Oikos</w:delText>
        </w:r>
        <w:r w:rsidDel="00456166">
          <w:delText xml:space="preserve">, </w:delText>
        </w:r>
        <w:r w:rsidDel="00456166">
          <w:rPr>
            <w:b/>
            <w:bCs/>
          </w:rPr>
          <w:delText>78</w:delText>
        </w:r>
        <w:r w:rsidDel="00456166">
          <w:delText>, 116–126.</w:delText>
        </w:r>
      </w:del>
    </w:p>
    <w:p w14:paraId="0AC5B281" w14:textId="2EC3222B" w:rsidR="0094074D" w:rsidDel="00456166" w:rsidRDefault="0094074D" w:rsidP="0094074D">
      <w:pPr>
        <w:pStyle w:val="Bibliography"/>
        <w:rPr>
          <w:del w:id="421" w:author="Dr Elizabeth Wenk " w:date="2016-12-20T16:32:00Z"/>
        </w:rPr>
      </w:pPr>
      <w:del w:id="422" w:author="Dr Elizabeth Wenk " w:date="2016-12-20T16:32:00Z">
        <w:r w:rsidDel="00456166">
          <w:delText>Rosenheim, J.A., Alon, U., Shinar, G., Keeling, A.E.M.J. &amp; McPeek, E.M.A. (2010) Evolutionary Balancing of Fitness</w:delText>
        </w:r>
        <w:r w:rsidDel="00456166">
          <w:rPr>
            <w:rFonts w:ascii="Cambria Math" w:hAnsi="Cambria Math" w:cs="Cambria Math"/>
          </w:rPr>
          <w:delText>‐</w:delText>
        </w:r>
        <w:r w:rsidDel="00456166">
          <w:delText xml:space="preserve">Limiting Factors. </w:delText>
        </w:r>
        <w:r w:rsidDel="00456166">
          <w:rPr>
            <w:i/>
            <w:iCs/>
          </w:rPr>
          <w:delText>The American Naturalist</w:delText>
        </w:r>
        <w:r w:rsidDel="00456166">
          <w:delText xml:space="preserve">, </w:delText>
        </w:r>
        <w:r w:rsidDel="00456166">
          <w:rPr>
            <w:b/>
            <w:bCs/>
          </w:rPr>
          <w:delText>175</w:delText>
        </w:r>
        <w:r w:rsidDel="00456166">
          <w:delText>, 662–674.</w:delText>
        </w:r>
      </w:del>
    </w:p>
    <w:p w14:paraId="5D5DC60B" w14:textId="1F03A06B" w:rsidR="0094074D" w:rsidDel="00456166" w:rsidRDefault="0094074D" w:rsidP="0094074D">
      <w:pPr>
        <w:pStyle w:val="Bibliography"/>
        <w:rPr>
          <w:del w:id="423" w:author="Dr Elizabeth Wenk " w:date="2016-12-20T16:32:00Z"/>
        </w:rPr>
      </w:pPr>
      <w:del w:id="424" w:author="Dr Elizabeth Wenk " w:date="2016-12-20T16:32:00Z">
        <w:r w:rsidDel="00456166">
          <w:delText xml:space="preserve">Rosenheim, J.A., Schreiber, S.J. &amp; Williams, N.M. (2015) Does an “oversupply” of ovules cause pollen limitation? </w:delText>
        </w:r>
        <w:r w:rsidDel="00456166">
          <w:rPr>
            <w:i/>
            <w:iCs/>
          </w:rPr>
          <w:delText>New Phytologist</w:delText>
        </w:r>
        <w:r w:rsidDel="00456166">
          <w:delText>, n/a-n/a.</w:delText>
        </w:r>
      </w:del>
    </w:p>
    <w:p w14:paraId="71838343" w14:textId="13EA3CEA" w:rsidR="0094074D" w:rsidDel="00456166" w:rsidRDefault="0094074D" w:rsidP="0094074D">
      <w:pPr>
        <w:pStyle w:val="Bibliography"/>
        <w:rPr>
          <w:del w:id="425" w:author="Dr Elizabeth Wenk " w:date="2016-12-20T16:32:00Z"/>
        </w:rPr>
      </w:pPr>
      <w:del w:id="426" w:author="Dr Elizabeth Wenk " w:date="2016-12-20T16:32:00Z">
        <w:r w:rsidDel="00456166">
          <w:delText xml:space="preserve">Rosenheim, J.A., Williams, N.M., Schreiber, S.J., Ashman, A.E.T.-L. &amp; Bronstein, E.J.L. (2014) Parental optimism versus parental pessimism in plants: how common should we expect pollen limitation to be? </w:delText>
        </w:r>
        <w:r w:rsidDel="00456166">
          <w:rPr>
            <w:i/>
            <w:iCs/>
          </w:rPr>
          <w:delText>The American Naturalist</w:delText>
        </w:r>
        <w:r w:rsidDel="00456166">
          <w:delText xml:space="preserve">, </w:delText>
        </w:r>
        <w:r w:rsidDel="00456166">
          <w:rPr>
            <w:b/>
            <w:bCs/>
          </w:rPr>
          <w:delText>184</w:delText>
        </w:r>
        <w:r w:rsidDel="00456166">
          <w:delText>, 75–90.</w:delText>
        </w:r>
      </w:del>
    </w:p>
    <w:p w14:paraId="5D4F976D" w14:textId="621E1906" w:rsidR="0094074D" w:rsidDel="00456166" w:rsidRDefault="0094074D" w:rsidP="0094074D">
      <w:pPr>
        <w:pStyle w:val="Bibliography"/>
        <w:rPr>
          <w:del w:id="427" w:author="Dr Elizabeth Wenk " w:date="2016-12-20T16:32:00Z"/>
        </w:rPr>
      </w:pPr>
      <w:del w:id="428" w:author="Dr Elizabeth Wenk " w:date="2016-12-20T16:32:00Z">
        <w:r w:rsidDel="00456166">
          <w:delText xml:space="preserve">Rosenheim, J.A., Williams, N.M., Schreiber, S.J. &amp; Rapp, J.M. (2016) Modest pollen limitation of lifetime seed production is in good agreement with modest uncertainty in whole-plant pollen receipt. </w:delText>
        </w:r>
        <w:r w:rsidDel="00456166">
          <w:rPr>
            <w:i/>
            <w:iCs/>
          </w:rPr>
          <w:delText>The American Naturalist</w:delText>
        </w:r>
        <w:r w:rsidDel="00456166">
          <w:delText xml:space="preserve">, </w:delText>
        </w:r>
        <w:r w:rsidDel="00456166">
          <w:rPr>
            <w:b/>
            <w:bCs/>
          </w:rPr>
          <w:delText>187</w:delText>
        </w:r>
        <w:r w:rsidDel="00456166">
          <w:delText>, 397–404.</w:delText>
        </w:r>
      </w:del>
    </w:p>
    <w:p w14:paraId="517114A0" w14:textId="0B95D951" w:rsidR="0094074D" w:rsidDel="00456166" w:rsidRDefault="0094074D" w:rsidP="0094074D">
      <w:pPr>
        <w:pStyle w:val="Bibliography"/>
        <w:rPr>
          <w:del w:id="429" w:author="Dr Elizabeth Wenk " w:date="2016-12-20T16:32:00Z"/>
        </w:rPr>
      </w:pPr>
      <w:del w:id="430" w:author="Dr Elizabeth Wenk " w:date="2016-12-20T16:32:00Z">
        <w:r w:rsidDel="00456166">
          <w:delText xml:space="preserve">Ruane, L.G., Rotzin, A.T. &amp; Congleton, P.H. (2014) Floral display size, conspecific density and florivory affect fruit set in natural populations of </w:delText>
        </w:r>
        <w:r w:rsidDel="00456166">
          <w:rPr>
            <w:i/>
            <w:iCs/>
          </w:rPr>
          <w:delText>Phlox hirsuta</w:delText>
        </w:r>
        <w:r w:rsidDel="00456166">
          <w:delText xml:space="preserve">, an endangered species. </w:delText>
        </w:r>
        <w:r w:rsidDel="00456166">
          <w:rPr>
            <w:i/>
            <w:iCs/>
          </w:rPr>
          <w:delText>Annals of Botany</w:delText>
        </w:r>
        <w:r w:rsidDel="00456166">
          <w:delText>, mcu007.</w:delText>
        </w:r>
      </w:del>
    </w:p>
    <w:p w14:paraId="7A312AC5" w14:textId="4F2AA00E" w:rsidR="0094074D" w:rsidDel="00456166" w:rsidRDefault="0094074D" w:rsidP="0094074D">
      <w:pPr>
        <w:pStyle w:val="Bibliography"/>
        <w:rPr>
          <w:del w:id="431" w:author="Dr Elizabeth Wenk " w:date="2016-12-20T16:32:00Z"/>
        </w:rPr>
      </w:pPr>
      <w:del w:id="432" w:author="Dr Elizabeth Wenk " w:date="2016-12-20T16:32:00Z">
        <w:r w:rsidDel="00456166">
          <w:delText xml:space="preserve">Sadras, V.O. (2007) Evolutionary aspects of the trade-off between seed size and number in crops. </w:delText>
        </w:r>
        <w:r w:rsidDel="00456166">
          <w:rPr>
            <w:i/>
            <w:iCs/>
          </w:rPr>
          <w:delText>Field Crops Research</w:delText>
        </w:r>
        <w:r w:rsidDel="00456166">
          <w:delText xml:space="preserve">, </w:delText>
        </w:r>
        <w:r w:rsidDel="00456166">
          <w:rPr>
            <w:b/>
            <w:bCs/>
          </w:rPr>
          <w:delText>100</w:delText>
        </w:r>
        <w:r w:rsidDel="00456166">
          <w:delText>, 125–138.</w:delText>
        </w:r>
      </w:del>
    </w:p>
    <w:p w14:paraId="4B42AFF1" w14:textId="02AB4971" w:rsidR="0094074D" w:rsidDel="00456166" w:rsidRDefault="0094074D" w:rsidP="0094074D">
      <w:pPr>
        <w:pStyle w:val="Bibliography"/>
        <w:rPr>
          <w:del w:id="433" w:author="Dr Elizabeth Wenk " w:date="2016-12-20T16:32:00Z"/>
        </w:rPr>
      </w:pPr>
      <w:del w:id="434" w:author="Dr Elizabeth Wenk " w:date="2016-12-20T16:32:00Z">
        <w:r w:rsidDel="00456166">
          <w:delText xml:space="preserve">Scheiter, S., Langan, L. &amp; Higgins, S.I. (2013) Next-generation dynamic global vegetation models: learning from community ecology. </w:delText>
        </w:r>
        <w:r w:rsidDel="00456166">
          <w:rPr>
            <w:i/>
            <w:iCs/>
          </w:rPr>
          <w:delText>New Phytologist</w:delText>
        </w:r>
        <w:r w:rsidDel="00456166">
          <w:delText xml:space="preserve">, </w:delText>
        </w:r>
        <w:r w:rsidDel="00456166">
          <w:rPr>
            <w:b/>
            <w:bCs/>
          </w:rPr>
          <w:delText>198</w:delText>
        </w:r>
        <w:r w:rsidDel="00456166">
          <w:delText>, 957–969.</w:delText>
        </w:r>
      </w:del>
    </w:p>
    <w:p w14:paraId="58648B70" w14:textId="77F32050" w:rsidR="0094074D" w:rsidDel="00456166" w:rsidRDefault="0094074D" w:rsidP="0094074D">
      <w:pPr>
        <w:pStyle w:val="Bibliography"/>
        <w:rPr>
          <w:del w:id="435" w:author="Dr Elizabeth Wenk " w:date="2016-12-20T16:32:00Z"/>
        </w:rPr>
      </w:pPr>
      <w:del w:id="436" w:author="Dr Elizabeth Wenk " w:date="2016-12-20T16:32:00Z">
        <w:r w:rsidDel="00456166">
          <w:lastRenderedPageBreak/>
          <w:delText xml:space="preserve">Schreiber, S.J., Rosenheim, J.A., Williams, Neal W. &amp; Harder, L.D. (2015) Evolutionary and ecological consequences of multiscale variation in pollen receipt for seed production. </w:delText>
        </w:r>
        <w:r w:rsidDel="00456166">
          <w:rPr>
            <w:i/>
            <w:iCs/>
          </w:rPr>
          <w:delText>The American Naturalist</w:delText>
        </w:r>
        <w:r w:rsidDel="00456166">
          <w:delText xml:space="preserve">, </w:delText>
        </w:r>
        <w:r w:rsidDel="00456166">
          <w:rPr>
            <w:b/>
            <w:bCs/>
          </w:rPr>
          <w:delText>185</w:delText>
        </w:r>
        <w:r w:rsidDel="00456166">
          <w:delText>, E14–E29.</w:delText>
        </w:r>
      </w:del>
    </w:p>
    <w:p w14:paraId="24462E31" w14:textId="7ECDA860" w:rsidR="0094074D" w:rsidDel="00456166" w:rsidRDefault="0094074D" w:rsidP="0094074D">
      <w:pPr>
        <w:pStyle w:val="Bibliography"/>
        <w:rPr>
          <w:del w:id="437" w:author="Dr Elizabeth Wenk " w:date="2016-12-20T16:32:00Z"/>
        </w:rPr>
      </w:pPr>
      <w:del w:id="438" w:author="Dr Elizabeth Wenk " w:date="2016-12-20T16:32:00Z">
        <w:r w:rsidDel="00456166">
          <w:delText xml:space="preserve">Shipley, B. &amp; Dion, J. (1992) The allometry of seed production in herbaceous angiosperms. </w:delText>
        </w:r>
        <w:r w:rsidDel="00456166">
          <w:rPr>
            <w:i/>
            <w:iCs/>
          </w:rPr>
          <w:delText>The American Naturalist</w:delText>
        </w:r>
        <w:r w:rsidDel="00456166">
          <w:delText xml:space="preserve">, </w:delText>
        </w:r>
        <w:r w:rsidDel="00456166">
          <w:rPr>
            <w:b/>
            <w:bCs/>
          </w:rPr>
          <w:delText>139</w:delText>
        </w:r>
        <w:r w:rsidDel="00456166">
          <w:delText>, 467–483.</w:delText>
        </w:r>
      </w:del>
    </w:p>
    <w:p w14:paraId="3366D3DC" w14:textId="0C0621A2" w:rsidR="0094074D" w:rsidDel="00456166" w:rsidRDefault="0094074D" w:rsidP="0094074D">
      <w:pPr>
        <w:pStyle w:val="Bibliography"/>
        <w:rPr>
          <w:del w:id="439" w:author="Dr Elizabeth Wenk " w:date="2016-12-20T16:32:00Z"/>
        </w:rPr>
      </w:pPr>
      <w:del w:id="440" w:author="Dr Elizabeth Wenk " w:date="2016-12-20T16:32:00Z">
        <w:r w:rsidDel="00456166">
          <w:delText xml:space="preserve">Sibly, R., Calow, P. &amp; Nichols, N. (1985) Are patterns of growth adaptive? </w:delText>
        </w:r>
        <w:r w:rsidDel="00456166">
          <w:rPr>
            <w:i/>
            <w:iCs/>
          </w:rPr>
          <w:delText>Journal of Theoretical Biology</w:delText>
        </w:r>
        <w:r w:rsidDel="00456166">
          <w:delText xml:space="preserve">, </w:delText>
        </w:r>
        <w:r w:rsidDel="00456166">
          <w:rPr>
            <w:b/>
            <w:bCs/>
          </w:rPr>
          <w:delText>112</w:delText>
        </w:r>
        <w:r w:rsidDel="00456166">
          <w:delText>, 553–574.</w:delText>
        </w:r>
      </w:del>
    </w:p>
    <w:p w14:paraId="0ADA7265" w14:textId="4D717A6D" w:rsidR="0094074D" w:rsidDel="00456166" w:rsidRDefault="0094074D" w:rsidP="0094074D">
      <w:pPr>
        <w:pStyle w:val="Bibliography"/>
        <w:rPr>
          <w:del w:id="441" w:author="Dr Elizabeth Wenk " w:date="2016-12-20T16:32:00Z"/>
        </w:rPr>
      </w:pPr>
      <w:del w:id="442" w:author="Dr Elizabeth Wenk " w:date="2016-12-20T16:32:00Z">
        <w:r w:rsidDel="00456166">
          <w:delText xml:space="preserve">Smith, C.C. &amp; Fretwell, S.D. (1974) The Optimal Balance between Size and Number of Offspring. </w:delText>
        </w:r>
        <w:r w:rsidDel="00456166">
          <w:rPr>
            <w:i/>
            <w:iCs/>
          </w:rPr>
          <w:delText>The American Naturalist</w:delText>
        </w:r>
        <w:r w:rsidDel="00456166">
          <w:delText xml:space="preserve">, </w:delText>
        </w:r>
        <w:r w:rsidDel="00456166">
          <w:rPr>
            <w:b/>
            <w:bCs/>
          </w:rPr>
          <w:delText>108</w:delText>
        </w:r>
        <w:r w:rsidDel="00456166">
          <w:delText>, 499–506.</w:delText>
        </w:r>
      </w:del>
    </w:p>
    <w:p w14:paraId="79634D80" w14:textId="24767D4D" w:rsidR="0094074D" w:rsidDel="00456166" w:rsidRDefault="0094074D" w:rsidP="0094074D">
      <w:pPr>
        <w:pStyle w:val="Bibliography"/>
        <w:rPr>
          <w:del w:id="443" w:author="Dr Elizabeth Wenk " w:date="2016-12-20T16:32:00Z"/>
        </w:rPr>
      </w:pPr>
      <w:del w:id="444" w:author="Dr Elizabeth Wenk " w:date="2016-12-20T16:32:00Z">
        <w:r w:rsidDel="00456166">
          <w:delText xml:space="preserve">Stephenson, A.G. (1981) Flower and fruit abortion: proximate causes and ultimate functions. </w:delText>
        </w:r>
        <w:r w:rsidDel="00456166">
          <w:rPr>
            <w:i/>
            <w:iCs/>
          </w:rPr>
          <w:delText>Annual Review of Ecology &amp; Systematics</w:delText>
        </w:r>
        <w:r w:rsidDel="00456166">
          <w:delText xml:space="preserve">, </w:delText>
        </w:r>
        <w:r w:rsidDel="00456166">
          <w:rPr>
            <w:b/>
            <w:bCs/>
          </w:rPr>
          <w:delText>12</w:delText>
        </w:r>
        <w:r w:rsidDel="00456166">
          <w:delText>, 253–279.</w:delText>
        </w:r>
      </w:del>
    </w:p>
    <w:p w14:paraId="71A12C45" w14:textId="601CB8D8" w:rsidR="0094074D" w:rsidDel="00456166" w:rsidRDefault="0094074D" w:rsidP="0094074D">
      <w:pPr>
        <w:pStyle w:val="Bibliography"/>
        <w:rPr>
          <w:del w:id="445" w:author="Dr Elizabeth Wenk " w:date="2016-12-20T16:32:00Z"/>
        </w:rPr>
      </w:pPr>
      <w:del w:id="446" w:author="Dr Elizabeth Wenk " w:date="2016-12-20T16:32:00Z">
        <w:r w:rsidDel="00456166">
          <w:delText xml:space="preserve">Sutherland, S. (1986) Patterns of fruit-set: what controls fruit-flower ratios in plants? </w:delText>
        </w:r>
        <w:r w:rsidDel="00456166">
          <w:rPr>
            <w:i/>
            <w:iCs/>
          </w:rPr>
          <w:delText>Evolution</w:delText>
        </w:r>
        <w:r w:rsidDel="00456166">
          <w:delText xml:space="preserve">, </w:delText>
        </w:r>
        <w:r w:rsidDel="00456166">
          <w:rPr>
            <w:b/>
            <w:bCs/>
          </w:rPr>
          <w:delText>40</w:delText>
        </w:r>
        <w:r w:rsidDel="00456166">
          <w:delText>, 117–128.</w:delText>
        </w:r>
      </w:del>
    </w:p>
    <w:p w14:paraId="4F2C4E2C" w14:textId="13EE70E8" w:rsidR="0094074D" w:rsidDel="00456166" w:rsidRDefault="0094074D" w:rsidP="0094074D">
      <w:pPr>
        <w:pStyle w:val="Bibliography"/>
        <w:rPr>
          <w:del w:id="447" w:author="Dr Elizabeth Wenk " w:date="2016-12-20T16:32:00Z"/>
        </w:rPr>
      </w:pPr>
      <w:del w:id="448" w:author="Dr Elizabeth Wenk " w:date="2016-12-20T16:32:00Z">
        <w:r w:rsidDel="00456166">
          <w:delText xml:space="preserve">Thomas, S.C. (2011) Age-related changes in tree growth and functional biology: the role of reproduction. </w:delText>
        </w:r>
        <w:r w:rsidDel="00456166">
          <w:rPr>
            <w:i/>
            <w:iCs/>
          </w:rPr>
          <w:delText>Size- and Age-Related Changes in Tree Structure and Function</w:delText>
        </w:r>
        <w:r w:rsidDel="00456166">
          <w:delText xml:space="preserve"> (eds F.C. Meinzer, B. Lachenbruch &amp; T.E. Dawson), pp. 33–64. Springer Netherlands, Dordrecht.</w:delText>
        </w:r>
      </w:del>
    </w:p>
    <w:p w14:paraId="71BFD89B" w14:textId="188286E7" w:rsidR="0094074D" w:rsidDel="00456166" w:rsidRDefault="0094074D" w:rsidP="0094074D">
      <w:pPr>
        <w:pStyle w:val="Bibliography"/>
        <w:rPr>
          <w:del w:id="449" w:author="Dr Elizabeth Wenk " w:date="2016-12-20T16:32:00Z"/>
        </w:rPr>
      </w:pPr>
      <w:del w:id="450" w:author="Dr Elizabeth Wenk " w:date="2016-12-20T16:32:00Z">
        <w:r w:rsidDel="00456166">
          <w:delText xml:space="preserve">Turnbull, L.A., Coomes, D., Hector, A. &amp; Rees, M. (2004) Seed mass and the competition/colonization trade-off: competitive interactions and spatial patterns in a guild of annual plants. </w:delText>
        </w:r>
        <w:r w:rsidDel="00456166">
          <w:rPr>
            <w:i/>
            <w:iCs/>
          </w:rPr>
          <w:delText>Journal of Ecology</w:delText>
        </w:r>
        <w:r w:rsidDel="00456166">
          <w:delText xml:space="preserve">, </w:delText>
        </w:r>
        <w:r w:rsidDel="00456166">
          <w:rPr>
            <w:b/>
            <w:bCs/>
          </w:rPr>
          <w:delText>92</w:delText>
        </w:r>
        <w:r w:rsidDel="00456166">
          <w:delText>, 97–109.</w:delText>
        </w:r>
      </w:del>
    </w:p>
    <w:p w14:paraId="67E59E5A" w14:textId="61D5F148" w:rsidR="0094074D" w:rsidDel="00456166" w:rsidRDefault="0094074D" w:rsidP="0094074D">
      <w:pPr>
        <w:pStyle w:val="Bibliography"/>
        <w:rPr>
          <w:del w:id="451" w:author="Dr Elizabeth Wenk " w:date="2016-12-20T16:32:00Z"/>
        </w:rPr>
      </w:pPr>
      <w:del w:id="452" w:author="Dr Elizabeth Wenk " w:date="2016-12-20T16:32:00Z">
        <w:r w:rsidDel="00456166">
          <w:delText xml:space="preserve">Wenk, E.H. &amp; Falster, D.S. (2015) Quantifying and understanding reproductive allocation schedules in plants. </w:delText>
        </w:r>
        <w:r w:rsidDel="00456166">
          <w:rPr>
            <w:i/>
            <w:iCs/>
          </w:rPr>
          <w:delText>Ecology and Evolution</w:delText>
        </w:r>
        <w:r w:rsidDel="00456166">
          <w:delText xml:space="preserve">, </w:delText>
        </w:r>
        <w:r w:rsidDel="00456166">
          <w:rPr>
            <w:b/>
            <w:bCs/>
          </w:rPr>
          <w:delText>5</w:delText>
        </w:r>
        <w:r w:rsidDel="00456166">
          <w:delText>, 5521–5538.</w:delText>
        </w:r>
      </w:del>
    </w:p>
    <w:p w14:paraId="6EF8E033" w14:textId="79EF2B83" w:rsidR="0094074D" w:rsidDel="00456166" w:rsidRDefault="0094074D" w:rsidP="0094074D">
      <w:pPr>
        <w:pStyle w:val="Bibliography"/>
        <w:rPr>
          <w:del w:id="453" w:author="Dr Elizabeth Wenk " w:date="2016-12-20T16:32:00Z"/>
        </w:rPr>
      </w:pPr>
      <w:del w:id="454" w:author="Dr Elizabeth Wenk " w:date="2016-12-20T16:32:00Z">
        <w:r w:rsidDel="00456166">
          <w:delText xml:space="preserve">Wesselingh, R.A. (2007) Pollen limitation meets resource allocation: towards a comprehensive methodology. </w:delText>
        </w:r>
        <w:r w:rsidDel="00456166">
          <w:rPr>
            <w:i/>
            <w:iCs/>
          </w:rPr>
          <w:delText>The New Phytologist</w:delText>
        </w:r>
        <w:r w:rsidDel="00456166">
          <w:delText xml:space="preserve">, </w:delText>
        </w:r>
        <w:r w:rsidDel="00456166">
          <w:rPr>
            <w:b/>
            <w:bCs/>
          </w:rPr>
          <w:delText>174</w:delText>
        </w:r>
        <w:r w:rsidDel="00456166">
          <w:delText>, 26–37.</w:delText>
        </w:r>
      </w:del>
    </w:p>
    <w:p w14:paraId="5CBDE7E1" w14:textId="0E311CD6" w:rsidR="0094074D" w:rsidDel="00456166" w:rsidRDefault="0094074D" w:rsidP="0094074D">
      <w:pPr>
        <w:pStyle w:val="Bibliography"/>
        <w:rPr>
          <w:del w:id="455" w:author="Dr Elizabeth Wenk " w:date="2016-12-20T16:32:00Z"/>
        </w:rPr>
      </w:pPr>
      <w:del w:id="456" w:author="Dr Elizabeth Wenk " w:date="2016-12-20T16:32:00Z">
        <w:r w:rsidDel="00456166">
          <w:delText xml:space="preserve">Wiens, D. (1984) Ovule survivorship, brood size, life history, breeding systems, and reproductive success in plants. </w:delText>
        </w:r>
        <w:r w:rsidDel="00456166">
          <w:rPr>
            <w:i/>
            <w:iCs/>
          </w:rPr>
          <w:delText>Oecologia</w:delText>
        </w:r>
        <w:r w:rsidDel="00456166">
          <w:delText xml:space="preserve">, </w:delText>
        </w:r>
        <w:r w:rsidDel="00456166">
          <w:rPr>
            <w:b/>
            <w:bCs/>
          </w:rPr>
          <w:delText>64</w:delText>
        </w:r>
        <w:r w:rsidDel="00456166">
          <w:delText>, 47–53.</w:delText>
        </w:r>
      </w:del>
    </w:p>
    <w:p w14:paraId="7C759D8B" w14:textId="722CBD0B" w:rsidR="0094074D" w:rsidDel="00456166" w:rsidRDefault="0094074D" w:rsidP="0094074D">
      <w:pPr>
        <w:pStyle w:val="Bibliography"/>
        <w:rPr>
          <w:del w:id="457" w:author="Dr Elizabeth Wenk " w:date="2016-12-20T16:32:00Z"/>
        </w:rPr>
      </w:pPr>
      <w:del w:id="458" w:author="Dr Elizabeth Wenk " w:date="2016-12-20T16:32:00Z">
        <w:r w:rsidDel="00456166">
          <w:delText xml:space="preserve">Willson, M.F. &amp; Burley, N. (1983) </w:delText>
        </w:r>
        <w:r w:rsidDel="00456166">
          <w:rPr>
            <w:i/>
            <w:iCs/>
          </w:rPr>
          <w:delText>Mate Choice in Plants: Tactics, Mechanisms, and Consequences</w:delText>
        </w:r>
        <w:r w:rsidDel="00456166">
          <w:delText>. Princeton University Press.</w:delText>
        </w:r>
      </w:del>
    </w:p>
    <w:p w14:paraId="4729D289" w14:textId="694FB03C" w:rsidR="0094074D" w:rsidDel="00456166" w:rsidRDefault="0094074D" w:rsidP="0094074D">
      <w:pPr>
        <w:pStyle w:val="Bibliography"/>
        <w:rPr>
          <w:del w:id="459" w:author="Dr Elizabeth Wenk " w:date="2016-12-20T16:32:00Z"/>
        </w:rPr>
      </w:pPr>
      <w:del w:id="460" w:author="Dr Elizabeth Wenk " w:date="2016-12-20T16:32:00Z">
        <w:r w:rsidDel="00456166">
          <w:delText xml:space="preserve">Zimmerman, M. &amp; Pyke, G.H. (1988) Reproduction in Polemonium: assessing the factors limiting seed set. </w:delText>
        </w:r>
        <w:r w:rsidDel="00456166">
          <w:rPr>
            <w:i/>
            <w:iCs/>
          </w:rPr>
          <w:delText>The American Naturalist</w:delText>
        </w:r>
        <w:r w:rsidDel="00456166">
          <w:delText xml:space="preserve">, </w:delText>
        </w:r>
        <w:r w:rsidDel="00456166">
          <w:rPr>
            <w:b/>
            <w:bCs/>
          </w:rPr>
          <w:delText>131</w:delText>
        </w:r>
        <w:r w:rsidDel="00456166">
          <w:delText>, 723–738.</w:delText>
        </w:r>
      </w:del>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505C0D" w:rsidRDefault="00505C0D"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505C0D" w:rsidRDefault="00505C0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505C0D" w:rsidRDefault="00505C0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505C0D" w:rsidRDefault="00505C0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505C0D" w:rsidRDefault="00505C0D"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505C0D" w:rsidRDefault="00505C0D">
      <w:pPr>
        <w:pStyle w:val="CommentText"/>
      </w:pPr>
    </w:p>
  </w:comment>
  <w:comment w:id="1" w:author="Daniel Falster" w:date="2016-08-29T13:12:00Z" w:initials="DF">
    <w:p w14:paraId="2AAADB8C" w14:textId="570732B9" w:rsidR="00505C0D" w:rsidRDefault="00505C0D">
      <w:pPr>
        <w:pStyle w:val="CommentText"/>
      </w:pPr>
      <w:r>
        <w:rPr>
          <w:rStyle w:val="CommentReference"/>
        </w:rPr>
        <w:annotationRef/>
      </w:r>
      <w:r w:rsidRPr="003C3342">
        <w:t>http://www.journals.uchicago.edu/journals/an/instruct</w:t>
      </w:r>
    </w:p>
    <w:p w14:paraId="4A31C510" w14:textId="42B35B96" w:rsidR="00505C0D" w:rsidRDefault="00505C0D">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505C0D" w:rsidRDefault="00505C0D">
      <w:pPr>
        <w:pStyle w:val="CommentText"/>
      </w:pPr>
      <w:r>
        <w:rPr>
          <w:rStyle w:val="CommentReference"/>
        </w:rPr>
        <w:annotationRef/>
      </w:r>
      <w:r>
        <w:t>Remove to shorten?</w:t>
      </w:r>
    </w:p>
  </w:comment>
  <w:comment w:id="3" w:author="Dr Elizabeth Wenk " w:date="2016-12-01T15:26:00Z" w:initials="DEW">
    <w:p w14:paraId="6923C1C5" w14:textId="3B7A7CEF" w:rsidR="00505C0D" w:rsidRDefault="00505C0D">
      <w:pPr>
        <w:pStyle w:val="CommentText"/>
      </w:pPr>
      <w:r>
        <w:rPr>
          <w:rStyle w:val="CommentReference"/>
        </w:rPr>
        <w:annotationRef/>
      </w:r>
      <w:r>
        <w:t>Remove to shorten?</w:t>
      </w:r>
    </w:p>
  </w:comment>
  <w:comment w:id="10" w:author="Dr Elizabeth Wenk  [2]" w:date="2016-12-20T09:56:00Z" w:initials="DEW">
    <w:p w14:paraId="34E90B82" w14:textId="77777777" w:rsidR="00554D80" w:rsidRDefault="00554D80" w:rsidP="00554D80">
      <w:pPr>
        <w:pStyle w:val="CommentText"/>
      </w:pPr>
      <w:r>
        <w:rPr>
          <w:rStyle w:val="CommentReference"/>
        </w:rPr>
        <w:annotationRef/>
      </w:r>
      <w:r>
        <w:t>More description on how trade-offs linked, yet separate; evolutionary linked, but separate trade-offs because deal with difference resources</w:t>
      </w:r>
    </w:p>
    <w:p w14:paraId="6B6B5569" w14:textId="77777777" w:rsidR="00554D80" w:rsidRDefault="00554D80" w:rsidP="00554D80">
      <w:pPr>
        <w:pStyle w:val="CommentText"/>
      </w:pPr>
      <w:r>
        <w:t>Don’t include detailed of how their entwined, but foreshadow that they will be; makes roadmap of where section is headed</w:t>
      </w:r>
    </w:p>
    <w:p w14:paraId="33E65F84" w14:textId="27EB1FD9" w:rsidR="00554D80" w:rsidRDefault="00554D80">
      <w:pPr>
        <w:pStyle w:val="CommentText"/>
      </w:pPr>
    </w:p>
  </w:comment>
  <w:comment w:id="13" w:author="Mark Westoby" w:date="2016-12-13T11:49:00Z" w:initials="MW">
    <w:p w14:paraId="247C0D4D" w14:textId="77777777" w:rsidR="00505C0D" w:rsidRDefault="00505C0D" w:rsidP="0015698B">
      <w:pPr>
        <w:pStyle w:val="CommentText"/>
      </w:pPr>
      <w:r>
        <w:rPr>
          <w:rStyle w:val="CommentReference"/>
        </w:rPr>
        <w:annotationRef/>
      </w:r>
      <w:proofErr w:type="gramStart"/>
      <w:r>
        <w:t>ensuing</w:t>
      </w:r>
      <w:proofErr w:type="gramEnd"/>
      <w:r>
        <w:t xml:space="preserve"> structure doesn't seem quite right. First of the two has a bold header but second doesn't. Then needs to be clear when you've finished with these two sub-trade-offs, and come back to treating them as a single spectrum </w:t>
      </w:r>
    </w:p>
  </w:comment>
  <w:comment w:id="52" w:author="Mark Westoby" w:date="2016-12-14T14:42:00Z" w:initials="MW">
    <w:p w14:paraId="7E86E8D4" w14:textId="77777777" w:rsidR="00E66565" w:rsidRDefault="00E66565" w:rsidP="00E66565">
      <w:pPr>
        <w:pStyle w:val="CommentText"/>
      </w:pPr>
      <w:r>
        <w:rPr>
          <w:rStyle w:val="CommentReference"/>
        </w:rPr>
        <w:annotationRef/>
      </w:r>
      <w:proofErr w:type="gramStart"/>
      <w:r>
        <w:t>something</w:t>
      </w:r>
      <w:proofErr w:type="gramEnd"/>
      <w:r>
        <w:t xml:space="preserve"> gone wrong with the connections here</w:t>
      </w:r>
    </w:p>
  </w:comment>
  <w:comment w:id="53" w:author="Dr Elizabeth Wenk " w:date="2016-12-01T15:41:00Z" w:initials="DEW">
    <w:p w14:paraId="65079277" w14:textId="77777777" w:rsidR="00505C0D" w:rsidRDefault="00505C0D" w:rsidP="00FF1706">
      <w:pPr>
        <w:pStyle w:val="CommentText"/>
      </w:pPr>
      <w:r>
        <w:rPr>
          <w:rStyle w:val="CommentReference"/>
        </w:rPr>
        <w:annotationRef/>
      </w:r>
      <w:r>
        <w:t>Daniel, you indicated refs here, but I think this would be the same as the references for seed size-count.</w:t>
      </w:r>
    </w:p>
  </w:comment>
  <w:comment w:id="59" w:author="Mark Westoby" w:date="2016-12-14T17:03:00Z" w:initials="MW">
    <w:p w14:paraId="5DE756CF" w14:textId="77777777" w:rsidR="00505C0D" w:rsidRDefault="00505C0D" w:rsidP="00FF1706">
      <w:pPr>
        <w:pStyle w:val="CommentText"/>
      </w:pPr>
      <w:r>
        <w:rPr>
          <w:rStyle w:val="CommentReference"/>
        </w:rPr>
        <w:annotationRef/>
      </w:r>
      <w:r>
        <w:t>I don't see total reproductive costs in Table 2</w:t>
      </w:r>
    </w:p>
    <w:p w14:paraId="0EFA2CED" w14:textId="77777777" w:rsidR="00505C0D" w:rsidRDefault="00505C0D" w:rsidP="00FF1706">
      <w:pPr>
        <w:pStyle w:val="CommentText"/>
      </w:pPr>
    </w:p>
    <w:p w14:paraId="2E9A3EE4" w14:textId="77777777" w:rsidR="00505C0D" w:rsidRDefault="00505C0D" w:rsidP="00FF1706">
      <w:pPr>
        <w:pStyle w:val="CommentText"/>
      </w:pPr>
      <w:r>
        <w:t>Was looking to see how substantially steeper than 1 was the slope -- how strongly does it contradict the previous literature</w:t>
      </w:r>
    </w:p>
    <w:p w14:paraId="6E6B6C8B" w14:textId="77777777" w:rsidR="00505C0D" w:rsidRDefault="00505C0D" w:rsidP="00FF1706">
      <w:pPr>
        <w:pStyle w:val="CommentText"/>
      </w:pPr>
    </w:p>
    <w:p w14:paraId="2A3007C9" w14:textId="77777777" w:rsidR="00505C0D" w:rsidRDefault="00505C0D" w:rsidP="00FF1706">
      <w:pPr>
        <w:pStyle w:val="CommentText"/>
      </w:pPr>
      <w:proofErr w:type="gramStart"/>
      <w:r>
        <w:t>however</w:t>
      </w:r>
      <w:proofErr w:type="gramEnd"/>
      <w:r>
        <w:t xml:space="preserve"> I think the previous literature mainly takes the form of accessory costs plotted vs seed size? (</w:t>
      </w:r>
      <w:proofErr w:type="gramStart"/>
      <w:r>
        <w:t>old</w:t>
      </w:r>
      <w:proofErr w:type="gramEnd"/>
      <w:r>
        <w:t xml:space="preserve"> meaning of seed size)</w:t>
      </w:r>
    </w:p>
  </w:comment>
  <w:comment w:id="61" w:author="Mark Westoby" w:date="2016-12-14T17:17:00Z" w:initials="MW">
    <w:p w14:paraId="0B65D8ED" w14:textId="77777777" w:rsidR="00505C0D" w:rsidRDefault="00505C0D" w:rsidP="00FF1706">
      <w:pPr>
        <w:pStyle w:val="CommentText"/>
      </w:pPr>
      <w:r>
        <w:rPr>
          <w:rStyle w:val="CommentReference"/>
        </w:rPr>
        <w:annotationRef/>
      </w:r>
      <w:proofErr w:type="gramStart"/>
      <w:r>
        <w:t>this</w:t>
      </w:r>
      <w:proofErr w:type="gramEnd"/>
      <w:r>
        <w:t xml:space="preserve"> form of words surely can't possibly be right</w:t>
      </w:r>
    </w:p>
    <w:p w14:paraId="5D3FC4DA" w14:textId="77777777" w:rsidR="00505C0D" w:rsidRDefault="00505C0D" w:rsidP="00FF1706">
      <w:pPr>
        <w:pStyle w:val="CommentText"/>
      </w:pPr>
    </w:p>
    <w:p w14:paraId="726FC758" w14:textId="77777777" w:rsidR="00505C0D" w:rsidRDefault="00505C0D" w:rsidP="00FF1706">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453F673D" w14:textId="77777777" w:rsidR="00505C0D" w:rsidRDefault="00505C0D" w:rsidP="00FF1706">
      <w:pPr>
        <w:pStyle w:val="CommentText"/>
      </w:pPr>
    </w:p>
    <w:p w14:paraId="2C687B22" w14:textId="77777777" w:rsidR="00505C0D" w:rsidRDefault="00505C0D" w:rsidP="00FF1706">
      <w:pPr>
        <w:pStyle w:val="CommentText"/>
      </w:pPr>
      <w:r>
        <w:t xml:space="preserve">This somehow connects to the closing para of the sentence dealing with higher per seedling survivorship from large seeds. This is very well documented by direct evidence, but I don't really see how the </w:t>
      </w:r>
      <w:proofErr w:type="spellStart"/>
      <w:r>
        <w:t>allometries</w:t>
      </w:r>
      <w:proofErr w:type="spellEnd"/>
      <w:r>
        <w:t xml:space="preserve"> from Table 2 or Fig 2f add much to the evidence for it.</w:t>
      </w:r>
    </w:p>
    <w:p w14:paraId="3F489760" w14:textId="77777777" w:rsidR="00505C0D" w:rsidRDefault="00505C0D" w:rsidP="00FF1706">
      <w:pPr>
        <w:pStyle w:val="CommentText"/>
      </w:pPr>
    </w:p>
    <w:p w14:paraId="5EE4176A" w14:textId="77777777" w:rsidR="00505C0D" w:rsidRDefault="00505C0D" w:rsidP="00FF1706">
      <w:pPr>
        <w:pStyle w:val="CommentText"/>
      </w:pPr>
      <w:r>
        <w:t>I feel this whole para needs rewriting, but I'm not clear enough in my mind about where it's going to suggest a rewrite at this stage</w:t>
      </w:r>
    </w:p>
    <w:p w14:paraId="6F6319AB" w14:textId="77777777" w:rsidR="00505C0D" w:rsidRDefault="00505C0D" w:rsidP="00FF1706">
      <w:pPr>
        <w:pStyle w:val="CommentText"/>
      </w:pPr>
    </w:p>
  </w:comment>
  <w:comment w:id="63" w:author="Mark Westoby" w:date="2016-12-15T13:18:00Z" w:initials="MW">
    <w:p w14:paraId="60573EFA" w14:textId="77777777" w:rsidR="00505C0D" w:rsidRDefault="00505C0D" w:rsidP="00FF1706">
      <w:pPr>
        <w:pStyle w:val="CommentText"/>
      </w:pPr>
      <w:r>
        <w:rPr>
          <w:rStyle w:val="CommentReference"/>
        </w:rPr>
        <w:annotationRef/>
      </w:r>
      <w:r>
        <w:t>Is that what you meant? -- to me the issue isn't whether P affects energy allocation -- in that event energy allocation would still be the right measure -- it's whether P allocation would be more enlightening</w:t>
      </w:r>
    </w:p>
  </w:comment>
  <w:comment w:id="64" w:author="Mark Westoby" w:date="2016-12-15T13:55:00Z" w:initials="MW">
    <w:p w14:paraId="0E17F47C" w14:textId="77777777" w:rsidR="00505C0D" w:rsidRDefault="00505C0D" w:rsidP="00FF1706">
      <w:pPr>
        <w:pStyle w:val="CommentText"/>
      </w:pPr>
      <w:r>
        <w:rPr>
          <w:rStyle w:val="CommentReference"/>
        </w:rPr>
        <w:annotationRef/>
      </w:r>
      <w:proofErr w:type="gramStart"/>
      <w:r>
        <w:t>meaning</w:t>
      </w:r>
      <w:proofErr w:type="gramEnd"/>
      <w:r>
        <w:t xml:space="preserve"> excluded if they photosynthesized? -- </w:t>
      </w:r>
      <w:proofErr w:type="gramStart"/>
      <w:r>
        <w:t>no</w:t>
      </w:r>
      <w:proofErr w:type="gramEnd"/>
      <w:r>
        <w:t>, I don't think that's what you did</w:t>
      </w:r>
    </w:p>
  </w:comment>
  <w:comment w:id="65" w:author="Mark Westoby" w:date="2016-12-15T14:09:00Z" w:initials="MW">
    <w:p w14:paraId="480AEF98" w14:textId="77777777" w:rsidR="00505C0D" w:rsidRDefault="00505C0D" w:rsidP="00FF1706">
      <w:pPr>
        <w:pStyle w:val="CommentText"/>
      </w:pPr>
      <w:r>
        <w:rPr>
          <w:rStyle w:val="CommentReference"/>
        </w:rPr>
        <w:annotationRef/>
      </w:r>
      <w:proofErr w:type="gramStart"/>
      <w:r>
        <w:t>doesn't</w:t>
      </w:r>
      <w:proofErr w:type="gramEnd"/>
      <w:r>
        <w:t xml:space="preserve"> seem to follow -- if they're self-compatible, doesn't that make pollen limitation less likely?</w:t>
      </w:r>
    </w:p>
  </w:comment>
  <w:comment w:id="66" w:author="Mark Westoby" w:date="2016-12-15T14:11:00Z" w:initials="MW">
    <w:p w14:paraId="66967D0C" w14:textId="77777777" w:rsidR="00505C0D" w:rsidRDefault="00505C0D" w:rsidP="00FF1706">
      <w:pPr>
        <w:pStyle w:val="CommentText"/>
      </w:pPr>
      <w:r>
        <w:rPr>
          <w:rStyle w:val="CommentReference"/>
        </w:rPr>
        <w:annotationRef/>
      </w:r>
      <w:proofErr w:type="gramStart"/>
      <w:r>
        <w:t>not</w:t>
      </w:r>
      <w:proofErr w:type="gramEnd"/>
      <w:r>
        <w:t xml:space="preserve"> very clear to me what's the point of this para's discussion of Proteaceae -- is the idea that results from these </w:t>
      </w:r>
      <w:proofErr w:type="spellStart"/>
      <w:r>
        <w:t>spp</w:t>
      </w:r>
      <w:proofErr w:type="spellEnd"/>
      <w:r>
        <w:t xml:space="preserve"> may be atypical?</w:t>
      </w:r>
    </w:p>
  </w:comment>
  <w:comment w:id="69" w:author="Dr Elizabeth Wenk " w:date="2016-12-01T15:41:00Z" w:initials="DEW">
    <w:p w14:paraId="4294D835" w14:textId="5E1BD3CE" w:rsidR="00505C0D" w:rsidRDefault="00505C0D">
      <w:pPr>
        <w:pStyle w:val="CommentText"/>
      </w:pPr>
      <w:r>
        <w:rPr>
          <w:rStyle w:val="CommentReference"/>
        </w:rPr>
        <w:annotationRef/>
      </w:r>
      <w:r>
        <w:t>Daniel, you indicated refs here, but I think this would be the same as the references for seed size-count.</w:t>
      </w:r>
    </w:p>
  </w:comment>
  <w:comment w:id="106" w:author="Dr Elizabeth Wenk " w:date="2016-12-01T15:59:00Z" w:initials="DEW">
    <w:p w14:paraId="1AC3A1B8" w14:textId="1F461C53" w:rsidR="00505C0D" w:rsidRDefault="00505C0D">
      <w:pPr>
        <w:pStyle w:val="CommentText"/>
      </w:pPr>
      <w:r>
        <w:rPr>
          <w:rStyle w:val="CommentReference"/>
        </w:rPr>
        <w:annotationRef/>
      </w:r>
      <w:r>
        <w:t xml:space="preserve">Should I include in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33E65F84" w15:done="0"/>
  <w15:commentEx w15:paraId="247C0D4D" w15:done="0"/>
  <w15:commentEx w15:paraId="7E86E8D4" w15:done="0"/>
  <w15:commentEx w15:paraId="65079277" w15:done="0"/>
  <w15:commentEx w15:paraId="2A3007C9" w15:done="0"/>
  <w15:commentEx w15:paraId="6F6319AB" w15:done="0"/>
  <w15:commentEx w15:paraId="60573EFA" w15:done="0"/>
  <w15:commentEx w15:paraId="0E17F47C" w15:done="0"/>
  <w15:commentEx w15:paraId="480AEF98" w15:done="0"/>
  <w15:commentEx w15:paraId="66967D0C"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C6066A" w14:textId="77777777" w:rsidR="002819FD" w:rsidRDefault="002819FD" w:rsidP="00991A62">
      <w:pPr>
        <w:spacing w:after="0" w:line="240" w:lineRule="auto"/>
      </w:pPr>
      <w:r>
        <w:separator/>
      </w:r>
    </w:p>
  </w:endnote>
  <w:endnote w:type="continuationSeparator" w:id="0">
    <w:p w14:paraId="748822F2" w14:textId="77777777" w:rsidR="002819FD" w:rsidRDefault="002819FD"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505C0D" w:rsidRDefault="00505C0D">
        <w:pPr>
          <w:pStyle w:val="Footer"/>
          <w:jc w:val="right"/>
        </w:pPr>
        <w:r>
          <w:fldChar w:fldCharType="begin"/>
        </w:r>
        <w:r>
          <w:instrText xml:space="preserve"> PAGE   \* MERGEFORMAT </w:instrText>
        </w:r>
        <w:r>
          <w:fldChar w:fldCharType="separate"/>
        </w:r>
        <w:r w:rsidR="006B690A">
          <w:rPr>
            <w:noProof/>
          </w:rPr>
          <w:t>36</w:t>
        </w:r>
        <w:r>
          <w:rPr>
            <w:noProof/>
          </w:rPr>
          <w:fldChar w:fldCharType="end"/>
        </w:r>
      </w:p>
    </w:sdtContent>
  </w:sdt>
  <w:p w14:paraId="2E4FBA35" w14:textId="77777777" w:rsidR="00505C0D" w:rsidRDefault="00505C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73928" w14:textId="77777777" w:rsidR="002819FD" w:rsidRDefault="002819FD" w:rsidP="00991A62">
      <w:pPr>
        <w:spacing w:after="0" w:line="240" w:lineRule="auto"/>
      </w:pPr>
      <w:r>
        <w:separator/>
      </w:r>
    </w:p>
  </w:footnote>
  <w:footnote w:type="continuationSeparator" w:id="0">
    <w:p w14:paraId="3E5A3CD7" w14:textId="77777777" w:rsidR="002819FD" w:rsidRDefault="002819FD"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Dr Elizabeth Wenk  [2]">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19FD"/>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66"/>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B690A"/>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2C9F"/>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912"/>
    <w:rsid w:val="00A00C45"/>
    <w:rsid w:val="00A01D75"/>
    <w:rsid w:val="00A05A79"/>
    <w:rsid w:val="00A10C6F"/>
    <w:rsid w:val="00A15A49"/>
    <w:rsid w:val="00A214E8"/>
    <w:rsid w:val="00A22413"/>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3262"/>
    <w:rsid w:val="00D9566F"/>
    <w:rsid w:val="00D96C54"/>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565"/>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FA539-C372-442F-927B-77057FC8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46</Pages>
  <Words>101054</Words>
  <Characters>576009</Characters>
  <Application>Microsoft Office Word</Application>
  <DocSecurity>0</DocSecurity>
  <Lines>4800</Lines>
  <Paragraphs>135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675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7</cp:revision>
  <cp:lastPrinted>2016-03-21T02:58:00Z</cp:lastPrinted>
  <dcterms:created xsi:type="dcterms:W3CDTF">2016-12-01T05:12:00Z</dcterms:created>
  <dcterms:modified xsi:type="dcterms:W3CDTF">2016-12-20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P6HGgN4g"/&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